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1DBA7FD4"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0D35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fldChar w:fldCharType="separate"/>
      </w:r>
      <w:r w:rsidR="00DA03D9" w:rsidRPr="00DA03D9">
        <w:rPr>
          <w:noProof/>
        </w:rPr>
        <w:t>[1]</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0D35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2]" }, "properties" : { "noteIndex" : 0 }, "schema" : "https://github.com/citation-style-language/schema/raw/master/csl-citation.json" }</w:instrText>
      </w:r>
      <w:r w:rsidR="004A131A">
        <w:fldChar w:fldCharType="separate"/>
      </w:r>
      <w:r w:rsidR="00DA03D9" w:rsidRPr="00DA03D9">
        <w:rPr>
          <w:noProof/>
        </w:rPr>
        <w:t>[2]</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0D35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3]" }, "properties" : { "noteIndex" : 0 }, "schema" : "https://github.com/citation-style-language/schema/raw/master/csl-citation.json" }</w:instrText>
      </w:r>
      <w:r w:rsidR="004A131A">
        <w:fldChar w:fldCharType="separate"/>
      </w:r>
      <w:r w:rsidR="00DA03D9" w:rsidRPr="00DA03D9">
        <w:rPr>
          <w:noProof/>
        </w:rPr>
        <w:t>[3]</w:t>
      </w:r>
      <w:r w:rsidR="004A131A">
        <w:fldChar w:fldCharType="end"/>
      </w:r>
      <w:r w:rsidR="00216008">
        <w:t xml:space="preserve">.  </w:t>
      </w:r>
    </w:p>
    <w:p w14:paraId="2B04A689" w14:textId="332F3505" w:rsidR="00F34D0A" w:rsidRDefault="00F501AE" w:rsidP="003E477F">
      <w:pPr>
        <w:spacing w:line="360" w:lineRule="auto"/>
      </w:pPr>
      <w:r>
        <w:tab/>
      </w:r>
      <w:r w:rsidR="00216008">
        <w:t>Several geochemical processes impart overarching controls on Ra within soils and aquifers</w:t>
      </w:r>
      <w:r w:rsidR="00E53C0E">
        <w:t>.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but adequate (</w:t>
      </w:r>
      <w:commentRangeStart w:id="1"/>
      <w:r w:rsidR="00E53C0E">
        <w:t>e.g. U, Th,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0D35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4]" }, "properties" : { "noteIndex" : 0 }, "schema" : "https://github.com/citation-style-language/schema/raw/master/csl-citation.json" }</w:instrText>
      </w:r>
      <w:r w:rsidR="00D105B2">
        <w:fldChar w:fldCharType="separate"/>
      </w:r>
      <w:r w:rsidR="00DA03D9" w:rsidRPr="00DA03D9">
        <w:rPr>
          <w:noProof/>
        </w:rPr>
        <w:t>[4]</w:t>
      </w:r>
      <w:r w:rsidR="00D105B2">
        <w:fldChar w:fldCharType="end"/>
      </w:r>
      <w:r w:rsidR="00F467EC">
        <w:t xml:space="preserve">. </w:t>
      </w:r>
      <w:r w:rsidR="00BB771E">
        <w:t xml:space="preserve">In a recent USGS study </w:t>
      </w:r>
      <w:r w:rsidR="00BB771E">
        <w:fldChar w:fldCharType="begin" w:fldLock="1"/>
      </w:r>
      <w:r w:rsidR="000D35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5]" }, "properties" : { "noteIndex" : 0 }, "schema" : "https://github.com/citation-style-language/schema/raw/master/csl-citation.json" }</w:instrText>
      </w:r>
      <w:r w:rsidR="00BB771E">
        <w:fldChar w:fldCharType="separate"/>
      </w:r>
      <w:r w:rsidR="00DA03D9" w:rsidRPr="00DA03D9">
        <w:rPr>
          <w:noProof/>
        </w:rPr>
        <w:t>[5]</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Ra of 0.185 Bq/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0.102-343 Bq/L)</w:t>
      </w:r>
      <w:r w:rsidR="001938A7">
        <w:t xml:space="preserve"> </w:t>
      </w:r>
      <w:r w:rsidR="001938A7">
        <w:fldChar w:fldCharType="begin" w:fldLock="1"/>
      </w:r>
      <w:r w:rsidR="000D35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6]" }, "properties" : { "noteIndex" : 0 }, "schema" : "https://github.com/citation-style-language/schema/raw/master/csl-citation.json" }</w:instrText>
      </w:r>
      <w:r w:rsidR="001938A7">
        <w:fldChar w:fldCharType="separate"/>
      </w:r>
      <w:r w:rsidR="00DA03D9" w:rsidRPr="00DA03D9">
        <w:rPr>
          <w:noProof/>
        </w:rPr>
        <w:t>[6]</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0D35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7], [8]" }, "properties" : { "noteIndex" : 0 }, "schema" : "https://github.com/citation-style-language/schema/raw/master/csl-citation.json" }</w:instrText>
      </w:r>
      <w:r w:rsidR="00865E01">
        <w:fldChar w:fldCharType="separate"/>
      </w:r>
      <w:r w:rsidR="00DA03D9" w:rsidRPr="00DA03D9">
        <w:rPr>
          <w:noProof/>
        </w:rPr>
        <w:t>[7], [8]</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2519523C" w:rsidR="004921B2" w:rsidRDefault="00817754" w:rsidP="00B53860">
      <w:pPr>
        <w:spacing w:line="360" w:lineRule="auto"/>
        <w:ind w:firstLine="720"/>
      </w:pPr>
      <w:r>
        <w:t>R</w:t>
      </w:r>
      <w:r w:rsidR="0056233A">
        <w:t>a</w:t>
      </w:r>
      <w:r w:rsidR="00533362">
        <w:t>dium</w:t>
      </w:r>
      <w:r w:rsidR="00A04666">
        <w:t xml:space="preserve"> </w:t>
      </w:r>
      <w:r w:rsidR="0056233A">
        <w:t>isotopes have also been used</w:t>
      </w:r>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4921B2">
        <w:fldChar w:fldCharType="begin" w:fldLock="1"/>
      </w:r>
      <w:r w:rsidR="000D35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9]" }, "properties" : { "noteIndex" : 0 }, "schema" : "https://github.com/citation-style-language/schema/raw/master/csl-citation.json" }</w:instrText>
      </w:r>
      <w:r w:rsidR="004921B2">
        <w:fldChar w:fldCharType="separate"/>
      </w:r>
      <w:r w:rsidR="00DA03D9" w:rsidRPr="00DA03D9">
        <w:rPr>
          <w:noProof/>
        </w:rPr>
        <w:t>[9]</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0D35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10]" }, "properties" : { "noteIndex" : 0 }, "schema" : "https://github.com/citation-style-language/schema/raw/master/csl-citation.json" }</w:instrText>
      </w:r>
      <w:r w:rsidR="005F10C1">
        <w:fldChar w:fldCharType="separate"/>
      </w:r>
      <w:r w:rsidR="00DA03D9" w:rsidRPr="00DA03D9">
        <w:rPr>
          <w:noProof/>
        </w:rPr>
        <w:t>[10]</w:t>
      </w:r>
      <w:r w:rsidR="005F10C1">
        <w:fldChar w:fldCharType="end"/>
      </w:r>
      <w:r w:rsidR="00587CA5">
        <w:t>;</w:t>
      </w:r>
      <w:r w:rsidR="00533362">
        <w:t xml:space="preserve"> </w:t>
      </w:r>
      <w:r w:rsidR="00832676">
        <w:t xml:space="preserve">non-conservative mixing and retardation may occur 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464DB5">
        <w:fldChar w:fldCharType="separate"/>
      </w:r>
      <w:r w:rsidR="00DA03D9" w:rsidRPr="00DA03D9">
        <w:rPr>
          <w:noProof/>
        </w:rPr>
        <w:t>[11]</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w:t>
      </w:r>
      <w:r w:rsidR="00D91CB2">
        <w:lastRenderedPageBreak/>
        <w:t xml:space="preserve">associated with hydrocarbon extraction </w:t>
      </w:r>
      <w:r w:rsidR="00D91CB2">
        <w:fldChar w:fldCharType="begin" w:fldLock="1"/>
      </w:r>
      <w:r w:rsidR="000D35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8]" }, "properties" : { "noteIndex" : 0 }, "schema" : "https://github.com/citation-style-language/schema/raw/master/csl-citation.json" }</w:instrText>
      </w:r>
      <w:r w:rsidR="00D91CB2">
        <w:fldChar w:fldCharType="separate"/>
      </w:r>
      <w:r w:rsidR="00DA03D9" w:rsidRPr="00DA03D9">
        <w:rPr>
          <w:noProof/>
        </w:rPr>
        <w:t>[8]</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0D35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12]" }, "properties" : { "noteIndex" : 0 }, "schema" : "https://github.com/citation-style-language/schema/raw/master/csl-citation.json" }</w:instrText>
      </w:r>
      <w:r w:rsidR="00D91CB2">
        <w:fldChar w:fldCharType="separate"/>
      </w:r>
      <w:r w:rsidR="00DA03D9" w:rsidRPr="00DA03D9">
        <w:rPr>
          <w:noProof/>
        </w:rPr>
        <w:t>[12]</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aste waters with </w:t>
      </w:r>
      <w:r w:rsidR="001C2BD6">
        <w:t>shallow</w:t>
      </w:r>
      <w:r w:rsidR="00F851D7">
        <w:t>, oxic, low salinity groundwater</w:t>
      </w:r>
      <w:r w:rsidR="00210C4A">
        <w:t>.</w:t>
      </w:r>
      <w:r w:rsidR="009934C3">
        <w:t xml:space="preserve"> </w:t>
      </w:r>
    </w:p>
    <w:p w14:paraId="465FA833" w14:textId="6190E6BC"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K</w:t>
      </w:r>
      <w:r w:rsidR="002529B1">
        <w:rPr>
          <w:vertAlign w:val="subscript"/>
        </w:rPr>
        <w:t>sp</w:t>
      </w:r>
      <w:r w:rsidR="002529B1">
        <w:t xml:space="preserve"> = -10.38)</w:t>
      </w:r>
      <w:r w:rsidR="00587CA5">
        <w:t>,</w:t>
      </w:r>
      <w:r w:rsidR="002529B1">
        <w:t xml:space="preserve"> and will co-precipitate with barium and strontium </w:t>
      </w:r>
      <w:r w:rsidR="00991691">
        <w:t xml:space="preserve">(Sr) </w:t>
      </w:r>
      <w:r w:rsidR="002529B1">
        <w:t>bearing minerals (</w:t>
      </w:r>
      <w:r w:rsidR="00E8100A">
        <w:t xml:space="preserve">barite, celestine </w:t>
      </w:r>
      <w:r w:rsidR="002529B1">
        <w:t>log K</w:t>
      </w:r>
      <w:r w:rsidR="002529B1">
        <w:rPr>
          <w:vertAlign w:val="subscript"/>
        </w:rPr>
        <w:t>sp</w:t>
      </w:r>
      <w:r w:rsidR="002529B1">
        <w:t xml:space="preserve"> = -6.63, -9.99)</w:t>
      </w:r>
      <w:r w:rsidR="001C2BD6">
        <w:t xml:space="preserve"> </w:t>
      </w:r>
      <w:r w:rsidR="001C2BD6">
        <w:fldChar w:fldCharType="begin" w:fldLock="1"/>
      </w:r>
      <w:r w:rsidR="000D35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1C2BD6">
        <w:fldChar w:fldCharType="separate"/>
      </w:r>
      <w:r w:rsidR="00DA03D9" w:rsidRPr="00DA03D9">
        <w:rPr>
          <w:noProof/>
        </w:rPr>
        <w:t>[1]</w:t>
      </w:r>
      <w:r w:rsidR="001C2BD6">
        <w:fldChar w:fldCharType="end"/>
      </w:r>
      <w:r w:rsidR="00587CA5">
        <w:t xml:space="preserve">. However </w:t>
      </w:r>
      <w:r w:rsidR="002529B1">
        <w:t>their low solubility and rapid precipitation</w:t>
      </w:r>
      <w:r w:rsidR="00AF0855">
        <w:t xml:space="preserve"> with any available sulfate</w:t>
      </w:r>
      <w:r w:rsidR="002529B1">
        <w:t xml:space="preserve">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0D35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16/j.apgeochem.2007.04.014", "ISSN" : "08832927", "abstract" : "Two samples of produced-water collected from a storage tank at US Geological Survey research site B, near Skiatook Lake in northeastern Oklahoma, have activity concentrations of dissolved 226Ra and 228Ra that are about 1500 disintegrations/min/L (dpm/L). Produced-water also contains minor amounts of small (5-50 ??m) suspended grains of Ra-bearing BaSO4 (barite). Precipitation of radioactive barite scale in the storage tank is probably hindered by low concentrations of dissolved SO4 (2.5 mg/L) in the produced-water. Sediments in a storage pit used to temporarily collect releases of produced-water have marginally elevated concentrations of \"excess\" Ra (several dpm/g), that are 15-65% above natural background values. Tank and pit waters are chemically oversaturated with barite, and some small (2-20 ??m) barite grains observed in the pit sediments could be transferred from the tank or formed in place. Measurements of the concentrations of Ba and excess Ra isotopes in the pit sediments show variations with depth that are consistent with relatively uniform deposition and progressive burial of an insoluble Ra-bearing host (barite?). The short-lived 228Ra isotope (half-life = 5.76 a) shows greater reductions with depth than 226Ra (half-life = 1600 a), that are likely explained by radioactive decay. The 228Ra/226Ra activity ratio of excess Ra in uppermost pit sediments (1.13-1.17) is close to the ratio measured in the samples of produced-water (0.97, 1.14). Declines in Ra activity ratio (excess) with sediment depth can be used to estimate an average rate of burial of 4 cm/a for the Ra-bearing contaminant. Local shallow ground waters contaminated with NaCl from produced-water have low dissolved Ra (&lt;20 dpm/L) and also are oversaturated with barite. Barite is a highly insoluble Ra host that probably limits the environmental mobility of Ra at site B.", "author" : [ { "dropping-particle" : "", "family" : "Zielinski", "given" : "Robert A.", "non-dropping-particle" : "", "parse-names" : false, "suffix" : "" }, { "dropping-particle" : "", "family" : "Budahn", "given" : "James R.", "non-dropping-particle" : "", "parse-names" : false, "suffix" : "" } ], "container-title" : "Applied Geochemistry", "id" : "ITEM-2", "issue" : "10", "issued" : { "date-parts" : [ [ "2007" ] ] }, "page" : "2125-2137", "title" : "Mode of occurrence and environmental mobility of oil-field radioactive material at US Geological Survey research site B, Osage-Skiatook Project, northeastern Oklahoma", "type" : "article-journal", "volume" : "22" }, "uris" : [ "http://www.mendeley.com/documents/?uuid=52fca784-fcff-4ea0-b405-f4048e3d6d3e" ] } ], "mendeley" : { "formattedCitation" : "[13], [14]", "plainTextFormattedCitation" : "[13], [14]", "previouslyFormattedCitation" : "[13], [14]" }, "properties" : { "noteIndex" : 0 }, "schema" : "https://github.com/citation-style-language/schema/raw/master/csl-citation.json" }</w:instrText>
      </w:r>
      <w:r w:rsidR="00F85567">
        <w:fldChar w:fldCharType="separate"/>
      </w:r>
      <w:r w:rsidR="00DA03D9" w:rsidRPr="00DA03D9">
        <w:rPr>
          <w:noProof/>
        </w:rPr>
        <w:t>[13], [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11], [15]", "plainTextFormattedCitation" : "[11], [15]", "previouslyFormattedCitation" : "[11], [15]" }, "properties" : { "noteIndex" : 0 }, "schema" : "https://github.com/citation-style-language/schema/raw/master/csl-citation.json" }</w:instrText>
      </w:r>
      <w:r w:rsidR="0098357D">
        <w:fldChar w:fldCharType="separate"/>
      </w:r>
      <w:r w:rsidR="00DA03D9" w:rsidRPr="00DA03D9">
        <w:rPr>
          <w:noProof/>
        </w:rPr>
        <w:t>[11], [15]</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r w:rsidR="00566609">
        <w:t>is dominated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0D35D6">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6]", "plainTextFormattedCitation" : "[16]", "previouslyFormattedCitation" : "[16]" }, "properties" : { "noteIndex" : 0 }, "schema" : "https://github.com/citation-style-language/schema/raw/master/csl-citation.json" }</w:instrText>
      </w:r>
      <w:r w:rsidR="00EF1070">
        <w:fldChar w:fldCharType="separate"/>
      </w:r>
      <w:r w:rsidR="00DA03D9" w:rsidRPr="00DA03D9">
        <w:rPr>
          <w:noProof/>
        </w:rPr>
        <w:t>[16]</w:t>
      </w:r>
      <w:r w:rsidR="00EF1070">
        <w:fldChar w:fldCharType="end"/>
      </w:r>
      <w:r w:rsidR="00A57C4F">
        <w:t xml:space="preserve">. </w:t>
      </w:r>
    </w:p>
    <w:p w14:paraId="3A7EB2E5" w14:textId="3E6C2180" w:rsidR="00493C1D" w:rsidRDefault="000F6A61" w:rsidP="003E477F">
      <w:pPr>
        <w:spacing w:line="360" w:lineRule="auto"/>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r w:rsidR="00A57C4F" w:rsidRPr="003E477F">
        <w:rPr>
          <w:vertAlign w:val="subscript"/>
        </w:rPr>
        <w:t>d</w:t>
      </w:r>
      <w:r w:rsidR="00A57C4F">
        <w:t xml:space="preserve"> </w:t>
      </w:r>
      <w:r w:rsidR="00C12AA1">
        <w:fldChar w:fldCharType="begin" w:fldLock="1"/>
      </w:r>
      <w:r w:rsidR="000D35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13], [17]\u2013[20]", "plainTextFormattedCitation" : "[13], [17]\u2013[20]", "previouslyFormattedCitation" : "[13], [17]\u2013[20]" }, "properties" : { "noteIndex" : 0 }, "schema" : "https://github.com/citation-style-language/schema/raw/master/csl-citation.json" }</w:instrText>
      </w:r>
      <w:r w:rsidR="00C12AA1">
        <w:fldChar w:fldCharType="separate"/>
      </w:r>
      <w:r w:rsidR="00DA03D9" w:rsidRPr="00DA03D9">
        <w:rPr>
          <w:noProof/>
        </w:rPr>
        <w:t>[13], [17]–[20]</w:t>
      </w:r>
      <w:r w:rsidR="00C12AA1">
        <w:fldChar w:fldCharType="end"/>
      </w:r>
      <w:r w:rsidR="00C12AA1">
        <w:t>.</w:t>
      </w:r>
      <w:r w:rsidR="00F9284E">
        <w:t xml:space="preserve"> In general, iron (hydr)oxides, manganese oxides, and some clay minerals are found to be potent sorbents of Ra</w:t>
      </w:r>
      <w:r w:rsidR="00AF0855">
        <w:t xml:space="preserve"> </w:t>
      </w:r>
      <w:r w:rsidR="00AF0855">
        <w:fldChar w:fldCharType="begin" w:fldLock="1"/>
      </w:r>
      <w:r w:rsidR="000D35D6">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21]", "plainTextFormattedCitation" : "[21]", "previouslyFormattedCitation" : "[21]" }, "properties" : { "noteIndex" : 0 }, "schema" : "https://github.com/citation-style-language/schema/raw/master/csl-citation.json" }</w:instrText>
      </w:r>
      <w:r w:rsidR="00AF0855">
        <w:fldChar w:fldCharType="separate"/>
      </w:r>
      <w:r w:rsidR="00DA03D9" w:rsidRPr="00DA03D9">
        <w:rPr>
          <w:noProof/>
        </w:rPr>
        <w:t>[21]</w:t>
      </w:r>
      <w:r w:rsidR="00AF0855">
        <w:fldChar w:fldCharType="end"/>
      </w:r>
      <w:r w:rsidR="00F9284E">
        <w:t>.</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0D35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id" : "ITEM-2", "itemData" : { "DOI" : "10.1016/0045-6535(79)90111-5", "ISBN" : "9788578110796", "ISSN" : "00456535", "PMID" : "25246403", "author" : [ { "dropping-particle" : "", "family" : "Nathwani", "given" : "Jatin S.", "non-dropping-particle" : "", "parse-names" : false, "suffix" : "" }, { "dropping-particle" : "", "family" : "Phillips", "given" : "Colin R.", "non-dropping-particle" : "", "parse-names" : false, "suffix" : "" } ], "container-title" : "Chemosphere", "id" : "ITEM-2", "issue" : "5", "issued" : { "date-parts" : [ [ "1979", "1" ] ] }, "page" : "285-291", "title" : "Adsorption of 226Ra by soils (I)", "type" : "article-journal", "volume" : "8" }, "uris" : [ "http://www.mendeley.com/documents/?uuid=8840c84a-4c8e-408d-b887-7cc52996d830" ] } ], "mendeley" : { "formattedCitation" : "[22], [23]", "plainTextFormattedCitation" : "[22], [23]", "previouslyFormattedCitation" : "[22], [23]" }, "properties" : { "noteIndex" : 0 }, "schema" : "https://github.com/citation-style-language/schema/raw/master/csl-citation.json" }</w:instrText>
      </w:r>
      <w:r w:rsidR="00446751">
        <w:fldChar w:fldCharType="separate"/>
      </w:r>
      <w:r w:rsidR="00DA03D9" w:rsidRPr="00DA03D9">
        <w:rPr>
          <w:noProof/>
        </w:rPr>
        <w:t>[22], [23]</w:t>
      </w:r>
      <w:r w:rsidR="00446751">
        <w:fldChar w:fldCharType="end"/>
      </w:r>
      <w:r w:rsidR="00446751">
        <w:t>.</w:t>
      </w:r>
      <w:r w:rsidR="00B4664E">
        <w:t xml:space="preserve"> </w:t>
      </w:r>
      <w:r w:rsidR="00AD1D21">
        <w:t xml:space="preserve">While </w:t>
      </w:r>
      <w:r w:rsidR="009E6615">
        <w:t>reported K</w:t>
      </w:r>
      <w:r w:rsidR="009E6615" w:rsidRPr="003E477F">
        <w:rPr>
          <w:vertAlign w:val="subscript"/>
        </w:rPr>
        <w:t>d</w:t>
      </w:r>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r w:rsidR="00CA08B0">
        <w:t>mineralogically</w:t>
      </w:r>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K</w:t>
      </w:r>
      <w:r w:rsidR="007F6638" w:rsidRPr="00B80292">
        <w:rPr>
          <w:vertAlign w:val="subscript"/>
        </w:rPr>
        <w:t>d</w:t>
      </w:r>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variations in K</w:t>
      </w:r>
      <w:r w:rsidR="007F6638" w:rsidRPr="00B80292">
        <w:rPr>
          <w:vertAlign w:val="subscript"/>
        </w:rPr>
        <w:t>d</w:t>
      </w:r>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D713C8">
        <w:fldChar w:fldCharType="separate"/>
      </w:r>
      <w:r w:rsidR="00DA03D9" w:rsidRPr="00DA03D9">
        <w:rPr>
          <w:noProof/>
        </w:rPr>
        <w:t>[24]</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fldChar w:fldCharType="begin" w:fldLock="1"/>
      </w:r>
      <w:r w:rsidR="000D35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5]\u2013[27]", "plainTextFormattedCitation" : "[25]\u2013[27]", "previouslyFormattedCitation" : "[25]\u2013[27]" }, "properties" : { "noteIndex" : 0 }, "schema" : "https://github.com/citation-style-language/schema/raw/master/csl-citation.json" }</w:instrText>
      </w:r>
      <w:r w:rsidR="00F9284E">
        <w:fldChar w:fldCharType="separate"/>
      </w:r>
      <w:r w:rsidR="00DA03D9" w:rsidRPr="00DA03D9">
        <w:rPr>
          <w:noProof/>
        </w:rPr>
        <w:t>[25]–[27]</w:t>
      </w:r>
      <w:r w:rsidR="00F9284E">
        <w:fldChar w:fldCharType="end"/>
      </w:r>
      <w:r w:rsidR="00F9284E">
        <w:t xml:space="preserve">, but there is only a limited data set for radium sorption </w:t>
      </w:r>
      <w:r w:rsidR="00F9284E">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F9284E">
        <w:fldChar w:fldCharType="separate"/>
      </w:r>
      <w:r w:rsidR="00DA03D9" w:rsidRPr="00DA03D9">
        <w:rPr>
          <w:noProof/>
        </w:rPr>
        <w:t>[28]</w:t>
      </w:r>
      <w:r w:rsidR="00F9284E">
        <w:fldChar w:fldCharType="end"/>
      </w:r>
      <w:r w:rsidR="00F9284E">
        <w:t xml:space="preserve">. </w:t>
      </w:r>
    </w:p>
    <w:p w14:paraId="0520F861" w14:textId="75845378" w:rsidR="005F65E7" w:rsidRDefault="00620736" w:rsidP="0064184D">
      <w:pPr>
        <w:spacing w:line="360" w:lineRule="auto"/>
        <w:ind w:firstLine="720"/>
      </w:pPr>
      <w:r>
        <w:t xml:space="preserve">Radium adsorption is most often described using the distribution coefficient (Kd),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0D35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13]" }, "properties" : { "noteIndex" : 0 }, "schema" : "https://github.com/citation-style-language/schema/raw/master/csl-citation.json" }</w:instrText>
      </w:r>
      <w:r w:rsidR="00810FAC">
        <w:fldChar w:fldCharType="separate"/>
      </w:r>
      <w:r w:rsidR="00DA03D9" w:rsidRPr="00DA03D9">
        <w:rPr>
          <w:noProof/>
        </w:rPr>
        <w:t>[13]</w:t>
      </w:r>
      <w:r w:rsidR="00810FAC">
        <w:fldChar w:fldCharType="end"/>
      </w:r>
      <w:r w:rsidR="00810FAC">
        <w:t xml:space="preserve">. </w:t>
      </w:r>
      <w:r w:rsidR="008869D0">
        <w:t xml:space="preserve">However, </w:t>
      </w:r>
      <w:r>
        <w:t>Kd-based geochemical models</w:t>
      </w:r>
      <w:r w:rsidR="008B2A28">
        <w:t xml:space="preserve"> are </w:t>
      </w:r>
      <w:r>
        <w:t>prone to uncertainty when describing adsorption and transport within</w:t>
      </w:r>
      <w:r w:rsidR="00883960">
        <w:t xml:space="preserve"> natural systems where geochemical variation is co</w:t>
      </w:r>
      <w:bookmarkStart w:id="7" w:name="_GoBack"/>
      <w:bookmarkEnd w:id="7"/>
      <w:r w:rsidR="00883960">
        <w:t xml:space="preserve">mmon </w:t>
      </w:r>
      <w:r w:rsidR="000D35D6">
        <w:fldChar w:fldCharType="begin" w:fldLock="1"/>
      </w:r>
      <w:r w:rsidR="000D35D6">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29], [30]", "plainTextFormattedCitation" : "[29], [30]" }, "properties" : { "noteIndex" : 0 }, "schema" : "https://github.com/citation-style-language/schema/raw/master/csl-citation.json" }</w:instrText>
      </w:r>
      <w:r w:rsidR="000D35D6">
        <w:fldChar w:fldCharType="separate"/>
      </w:r>
      <w:r w:rsidR="000D35D6" w:rsidRPr="000D35D6">
        <w:rPr>
          <w:noProof/>
        </w:rPr>
        <w:t>[29], [30]</w:t>
      </w:r>
      <w:r w:rsidR="000D35D6">
        <w:fldChar w:fldCharType="end"/>
      </w:r>
      <w:r w:rsidR="000D35D6">
        <w:t>.</w:t>
      </w:r>
      <w:r w:rsidR="00883960">
        <w:t xml:space="preserve">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w:t>
      </w:r>
      <w:r w:rsidR="00AB2DE6">
        <w:lastRenderedPageBreak/>
        <w:t>conditions</w:t>
      </w:r>
      <w:r w:rsidR="0045579F">
        <w:t xml:space="preserve"> </w:t>
      </w:r>
      <w:r w:rsidR="0045579F">
        <w:fldChar w:fldCharType="begin" w:fldLock="1"/>
      </w:r>
      <w:r w:rsidR="000D35D6">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1]", "plainTextFormattedCitation" : "[31]", "previouslyFormattedCitation" : "[29]" }, "properties" : { "noteIndex" : 0 }, "schema" : "https://github.com/citation-style-language/schema/raw/master/csl-citation.json" }</w:instrText>
      </w:r>
      <w:r w:rsidR="0045579F">
        <w:fldChar w:fldCharType="separate"/>
      </w:r>
      <w:r w:rsidR="000D35D6" w:rsidRPr="000D35D6">
        <w:rPr>
          <w:noProof/>
        </w:rPr>
        <w:t>[31]</w:t>
      </w:r>
      <w:r w:rsidR="0045579F">
        <w:fldChar w:fldCharType="end"/>
      </w:r>
      <w:r w:rsidR="005F65E7">
        <w:t xml:space="preserve">, sometimes with the aid of spectroscopic tools or </w:t>
      </w:r>
      <w:r w:rsidR="005F65E7" w:rsidRPr="003E477F">
        <w:rPr>
          <w:i/>
        </w:rPr>
        <w:t>ab inito</w:t>
      </w:r>
      <w:r w:rsidR="0045579F">
        <w:t xml:space="preserve"> modeling </w:t>
      </w:r>
      <w:r w:rsidR="0045579F">
        <w:fldChar w:fldCharType="begin" w:fldLock="1"/>
      </w:r>
      <w:r w:rsidR="000D35D6">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2], [33]", "plainTextFormattedCitation" : "[32], [33]", "previouslyFormattedCitation" : "[30], [31]" }, "properties" : { "noteIndex" : 0 }, "schema" : "https://github.com/citation-style-language/schema/raw/master/csl-citation.json" }</w:instrText>
      </w:r>
      <w:r w:rsidR="0045579F">
        <w:fldChar w:fldCharType="separate"/>
      </w:r>
      <w:r w:rsidR="000D35D6" w:rsidRPr="000D35D6">
        <w:rPr>
          <w:noProof/>
        </w:rPr>
        <w:t>[32], [33]</w:t>
      </w:r>
      <w:r w:rsidR="0045579F">
        <w:fldChar w:fldCharType="end"/>
      </w:r>
      <w:r>
        <w:t xml:space="preserve">. </w:t>
      </w:r>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 xml:space="preserve">for complex mineral mixtures (e.g. soil and sediment samples) with the goal of refining a SCM that will facilitate predictions of solute mobility and fate in specific soil and aquifer systems.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0D35D6">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4], [35]", "plainTextFormattedCitation" : "[34], [35]", "previouslyFormattedCitation" : "[32], [33]" }, "properties" : { "noteIndex" : 0 }, "schema" : "https://github.com/citation-style-language/schema/raw/master/csl-citation.json" }</w:instrText>
      </w:r>
      <w:r w:rsidR="0045579F">
        <w:fldChar w:fldCharType="separate"/>
      </w:r>
      <w:r w:rsidR="000D35D6" w:rsidRPr="000D35D6">
        <w:rPr>
          <w:noProof/>
        </w:rPr>
        <w:t>[34], [35]</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07871425" w:rsidR="00F31B86" w:rsidRPr="004B3E94" w:rsidRDefault="005F65E7" w:rsidP="00E744F7">
      <w:pPr>
        <w:spacing w:line="360" w:lineRule="auto"/>
        <w:ind w:firstLine="720"/>
      </w:pPr>
      <w:r>
        <w:t>Although a wealth of Kd values have been tabulated for Ra adsorption to natural and synthetic solids, o</w:t>
      </w:r>
      <w:r w:rsidR="0024521D">
        <w:t>nly a few studies have</w:t>
      </w:r>
      <w:r w:rsidR="00BF4AE3">
        <w:t xml:space="preserve"> used SCM to examine Ra adsorption to ferrih</w:t>
      </w:r>
      <w:r w:rsidR="0045579F">
        <w:t xml:space="preserve">ydrite and goethite </w:t>
      </w:r>
      <w:r w:rsidR="0045579F">
        <w:fldChar w:fldCharType="begin" w:fldLock="1"/>
      </w:r>
      <w:r w:rsidR="000D35D6">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36]", "plainTextFormattedCitation" : "[33], [36]", "previouslyFormattedCitation" : "[31], [34]" }, "properties" : { "noteIndex" : 0 }, "schema" : "https://github.com/citation-style-language/schema/raw/master/csl-citation.json" }</w:instrText>
      </w:r>
      <w:r w:rsidR="0045579F">
        <w:fldChar w:fldCharType="separate"/>
      </w:r>
      <w:r w:rsidR="000D35D6" w:rsidRPr="000D35D6">
        <w:rPr>
          <w:noProof/>
        </w:rPr>
        <w:t>[33], [36]</w:t>
      </w:r>
      <w:r w:rsidR="0045579F">
        <w:fldChar w:fldCharType="end"/>
      </w:r>
      <w:r>
        <w:t xml:space="preserve">, and SCM’s have not yet been developed for Ra adsorption to reduced iron (sulfide) or clay minerals.  </w:t>
      </w:r>
      <w:r w:rsidR="00AE6156">
        <w:rPr>
          <w:rStyle w:val="CommentReference"/>
        </w:rPr>
        <w:commentReference w:id="8"/>
      </w:r>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9"/>
      <w:r w:rsidR="00AE6156">
        <w:t xml:space="preserve">aquifers </w:t>
      </w:r>
      <w:commentRangeEnd w:id="9"/>
      <w:r w:rsidR="004B3E94">
        <w:rPr>
          <w:rStyle w:val="CommentReference"/>
        </w:rPr>
        <w:commentReference w:id="9"/>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 xml:space="preserve">3) use SCM to provide quantitative comparisons of Ra adsorption to different minerals. </w:t>
      </w:r>
      <w:r w:rsidR="009E1557">
        <w:t xml:space="preserve"> </w:t>
      </w:r>
      <w:r w:rsidR="00D847FF">
        <w:t>We choose to</w:t>
      </w:r>
      <w:r w:rsidR="009E1557">
        <w:t xml:space="preserve"> compare sorption of radium to ferrihydrite, goethite, sodium montmorillonite, and pyrite with</w:t>
      </w:r>
      <w:r w:rsidR="00102CC0">
        <w:t>in a</w:t>
      </w:r>
      <w:r w:rsidR="009E1557">
        <w:t xml:space="preserve"> low salinity background solution</w:t>
      </w:r>
      <w:r w:rsidR="00960229">
        <w:t xml:space="preserve"> and</w:t>
      </w:r>
      <w:r w:rsidR="00D847FF">
        <w:t xml:space="preserve"> </w:t>
      </w:r>
      <w:r w:rsidR="00960229">
        <w:t xml:space="preserve">model radium sorption behavior through SCM. These minerals are representative of </w:t>
      </w:r>
      <w:r w:rsidR="00102CC0">
        <w:t xml:space="preserve">widespread, </w:t>
      </w:r>
      <w:r w:rsidR="00960229">
        <w:t>dominant sorbents</w:t>
      </w:r>
      <w:r w:rsidR="00102CC0">
        <w:t xml:space="preserve"> found in many soil-sediment systems (Na-montmorillonite) under oxic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hydr)oxides</w:t>
      </w:r>
      <w:r w:rsidR="009E1557">
        <w:t>,</w:t>
      </w:r>
      <w:r w:rsidR="00E44B72">
        <w:t xml:space="preserve"> which are often though</w:t>
      </w:r>
      <w:r w:rsidR="002B7B99">
        <w:t>t</w:t>
      </w:r>
      <w:r w:rsidR="00E44B72">
        <w:t xml:space="preserve"> </w:t>
      </w:r>
      <w:r w:rsidR="00070B78">
        <w:t>as dominant adsorbent minerals</w:t>
      </w:r>
      <w:r w:rsidR="00E44B72">
        <w:t xml:space="preserve">. </w:t>
      </w:r>
      <w:r w:rsidR="00291774">
        <w:t>This result is mirrored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 xml:space="preserve">, however, the formation of iron </w:t>
      </w:r>
      <w:r w:rsidR="00070B78">
        <w:t>(hydr)</w:t>
      </w:r>
      <w:r w:rsidR="004B3E94">
        <w:t>oxide coatings</w:t>
      </w:r>
      <w:r w:rsidR="00070B78">
        <w:t xml:space="preserve"> after O</w:t>
      </w:r>
      <w:r w:rsidR="00070B78">
        <w:rPr>
          <w:vertAlign w:val="subscript"/>
        </w:rPr>
        <w:t xml:space="preserve">2 </w:t>
      </w:r>
      <w:r w:rsidR="003C0C1A">
        <w:t>exposure that possess</w:t>
      </w:r>
      <w:r w:rsidR="00070B78">
        <w:t xml:space="preserve"> high adsorption capacity toward Ra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lastRenderedPageBreak/>
        <w:t xml:space="preserve">SECTION 2: </w:t>
      </w:r>
      <w:r w:rsidR="00DE4BC8">
        <w:t xml:space="preserve">EXPERIMENTAL AND MODELING </w:t>
      </w:r>
      <w:r>
        <w:t>METHODS</w:t>
      </w:r>
    </w:p>
    <w:p w14:paraId="70E67C51" w14:textId="0CA2AE75" w:rsidR="00FC3645" w:rsidRDefault="009C7C54" w:rsidP="003E477F">
      <w:pPr>
        <w:spacing w:line="360" w:lineRule="auto"/>
        <w:ind w:firstLine="720"/>
      </w:pPr>
      <w:r>
        <w:t>Reagents used in the experiments were of reagent grade or better, and all solutions were made with 18 M</w:t>
      </w:r>
      <w:r w:rsidR="00E44B72">
        <w:t xml:space="preserve"> </w:t>
      </w:r>
      <w:r>
        <w:t>Ohm water.</w:t>
      </w:r>
      <w:r w:rsidR="00490D23">
        <w:t xml:space="preserve"> </w:t>
      </w:r>
      <w:r w:rsidR="0068268E">
        <w:t xml:space="preserve">Dissolved 226-Ra </w:t>
      </w:r>
      <w:r w:rsidR="00490D23">
        <w:t xml:space="preserve">stock </w:t>
      </w:r>
      <w:r w:rsidR="00E44B72">
        <w:t xml:space="preserve">in 3% HCl </w:t>
      </w:r>
      <w:r w:rsidR="00490D23">
        <w:t>was provided by the MIT Environmental, Health, and Safety office</w:t>
      </w:r>
      <w:r w:rsidR="0068268E">
        <w:t xml:space="preserve"> and used for all experiments</w:t>
      </w:r>
      <w:r w:rsidR="00DE72DF">
        <w:t>.</w:t>
      </w:r>
      <w:r w:rsidR="008976EC">
        <w:t xml:space="preserve"> </w:t>
      </w:r>
      <w:r w:rsidR="0043349A">
        <w:t xml:space="preserve">Both ferrihydrite and goethite were prepared using standard methods </w:t>
      </w:r>
      <w:r w:rsidR="00167D90">
        <w:fldChar w:fldCharType="begin" w:fldLock="1"/>
      </w:r>
      <w:r w:rsidR="000D35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7]", "plainTextFormattedCitation" : "[37]", "previouslyFormattedCitation" : "[35]" }, "properties" : { "noteIndex" : 0 }, "schema" : "https://github.com/citation-style-language/schema/raw/master/csl-citation.json" }</w:instrText>
      </w:r>
      <w:r w:rsidR="00167D90">
        <w:fldChar w:fldCharType="separate"/>
      </w:r>
      <w:r w:rsidR="000D35D6" w:rsidRPr="000D35D6">
        <w:rPr>
          <w:noProof/>
        </w:rPr>
        <w:t>[37]</w:t>
      </w:r>
      <w:r w:rsidR="00167D90">
        <w:fldChar w:fldCharType="end"/>
      </w:r>
      <w:r w:rsidR="00167D90">
        <w:t>. Briefly, ferrihydrit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0D35D6">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38]", "plainTextFormattedCitation" : "[38]", "previouslyFormattedCitation" : "[36]" }, "properties" : { "noteIndex" : 0 }, "schema" : "https://github.com/citation-style-language/schema/raw/master/csl-citation.json" }</w:instrText>
      </w:r>
      <w:r w:rsidR="00167D90">
        <w:fldChar w:fldCharType="separate"/>
      </w:r>
      <w:r w:rsidR="000D35D6" w:rsidRPr="000D35D6">
        <w:rPr>
          <w:noProof/>
        </w:rPr>
        <w:t>[38]</w:t>
      </w:r>
      <w:r w:rsidR="00167D90">
        <w:fldChar w:fldCharType="end"/>
      </w:r>
      <w:r w:rsidR="00E35B25">
        <w:t>.</w:t>
      </w:r>
      <w:r w:rsidR="00167D90">
        <w:t xml:space="preserve"> </w:t>
      </w:r>
      <w:r w:rsidR="00FC3645">
        <w:t xml:space="preserve">Slurry aliquots </w:t>
      </w:r>
      <w:r w:rsidR="00167D90">
        <w:t>were added directly to the experiments</w:t>
      </w:r>
      <w:r w:rsidR="00E35B25">
        <w:t xml:space="preserve"> to </w:t>
      </w:r>
      <w:r w:rsidR="00FC3645">
        <w:t xml:space="preserve">achei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mM Fe</w:t>
      </w:r>
      <w:r w:rsidR="00E44B72" w:rsidRPr="003E477F">
        <w:rPr>
          <w:vertAlign w:val="superscript"/>
        </w:rPr>
        <w:t>2+</w:t>
      </w:r>
      <w:r w:rsidR="00E44B72">
        <w:t xml:space="preserve"> </w:t>
      </w:r>
      <w:r w:rsidR="00167D90">
        <w:t xml:space="preserve">and </w:t>
      </w:r>
      <w:r w:rsidR="00D847FF">
        <w:t>100</w:t>
      </w:r>
      <w:r w:rsidR="00E44B72">
        <w:t xml:space="preserve"> mM </w:t>
      </w:r>
      <w:r w:rsidR="00167D90">
        <w:t>bicarbonate</w:t>
      </w:r>
      <w:r w:rsidR="00D847FF">
        <w:t xml:space="preserve"> solution</w:t>
      </w:r>
      <w:r w:rsidR="00167D90">
        <w:t xml:space="preserve"> over 2 days. The resulting </w:t>
      </w:r>
      <w:r w:rsidR="00874970">
        <w:t xml:space="preserve">goethite </w:t>
      </w:r>
      <w:r w:rsidR="00167D90">
        <w:t xml:space="preserve">mineral was centrifuged and washed to remove background electrolyte, and then dried for 2 hours at </w:t>
      </w:r>
      <w:r w:rsidR="00D847FF">
        <w:t>70</w:t>
      </w:r>
      <w:r w:rsidR="008028FC">
        <w:t xml:space="preserve"> </w:t>
      </w:r>
      <w:r w:rsidR="008028FC">
        <w:rPr>
          <w:rFonts w:cstheme="minorHAnsi"/>
        </w:rPr>
        <w:t>°</w:t>
      </w:r>
      <w:r w:rsidR="00167D90">
        <w:t xml:space="preserve">C. </w:t>
      </w:r>
      <w:commentRangeStart w:id="10"/>
      <w:r w:rsidR="00167D90">
        <w:t>Calcium</w:t>
      </w:r>
      <w:commentRangeEnd w:id="10"/>
      <w:r w:rsidR="00E44B72">
        <w:rPr>
          <w:rStyle w:val="CommentReference"/>
        </w:rPr>
        <w:commentReference w:id="10"/>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85600F">
        <w:fldChar w:fldCharType="separate"/>
      </w:r>
      <w:r w:rsidR="00DA03D9" w:rsidRPr="00DA03D9">
        <w:rPr>
          <w:noProof/>
        </w:rPr>
        <w:t>[28]</w:t>
      </w:r>
      <w:r w:rsidR="0085600F">
        <w:fldChar w:fldCharType="end"/>
      </w:r>
      <w:r w:rsidR="00B51EE3">
        <w:t>. The clay was dispersed with 1 M NaCl,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0D35D6">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39]", "plainTextFormattedCitation" : "[39]", "previouslyFormattedCitation" : "[37]" }, "properties" : { "noteIndex" : 0 }, "schema" : "https://github.com/citation-style-language/schema/raw/master/csl-citation.json" }</w:instrText>
      </w:r>
      <w:r w:rsidR="00B01788">
        <w:fldChar w:fldCharType="separate"/>
      </w:r>
      <w:r w:rsidR="000D35D6" w:rsidRPr="000D35D6">
        <w:rPr>
          <w:noProof/>
        </w:rPr>
        <w:t>[39]</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B5AD6">
        <w:t>: &lt; 1 ppm O</w:t>
      </w:r>
      <w:r w:rsidR="00FB5AD6">
        <w:rPr>
          <w:vertAlign w:val="subscript"/>
        </w:rPr>
        <w:t>2</w:t>
      </w:r>
      <w:r w:rsidR="00FC3645">
        <w:t>)</w:t>
      </w:r>
      <w:r w:rsidR="003F60EB">
        <w:t xml:space="preserve">. </w:t>
      </w:r>
      <w:r w:rsidR="00FC3645">
        <w:t>It was then</w:t>
      </w:r>
      <w:r w:rsidR="00483D6E">
        <w:t xml:space="preserve"> was washed in 6 N HCl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dessicant (Drierite) was placed in the glovebag to facilitate moisture removal</w:t>
      </w:r>
      <w:r w:rsidR="00483D6E">
        <w:t xml:space="preserve">. </w:t>
      </w:r>
      <w:r w:rsidR="00F14C3E">
        <w:t xml:space="preserve">The composition of pyrite, ferrihydrite and goethite was confirmed using XRD, and surface area was measured for all minerals using BET (table 1). </w:t>
      </w:r>
    </w:p>
    <w:p w14:paraId="4468AD1E" w14:textId="45CB64CD" w:rsidR="007B346B" w:rsidRDefault="008976EC" w:rsidP="003E477F">
      <w:pPr>
        <w:spacing w:line="360" w:lineRule="auto"/>
      </w:pPr>
      <w:r>
        <w:tab/>
        <w:t>Isotherms were conducted using s</w:t>
      </w:r>
      <w:r w:rsidR="002B323A">
        <w:t>erum vials (200 mL)</w:t>
      </w:r>
      <w:r w:rsidR="00490D23">
        <w:t xml:space="preserve"> filled with 100 mL of 10 mM NaCl stock solution, 30 mg of</w:t>
      </w:r>
      <w:r w:rsidR="00F14C3E">
        <w:t xml:space="preserve"> a single</w:t>
      </w:r>
      <w:r w:rsidR="00490D23">
        <w:t xml:space="preserve"> </w:t>
      </w:r>
      <w:r w:rsidR="00F14C3E">
        <w:t xml:space="preserve">mineral </w:t>
      </w:r>
      <w:r w:rsidR="00490D23">
        <w:t xml:space="preserve">(except for the case of pyrite, where 40 mg was used), and 5-270 Bq of </w:t>
      </w:r>
      <w:r w:rsidR="002B323A">
        <w:t>226</w:t>
      </w:r>
      <w:r w:rsidR="008F7C4D">
        <w:t>-</w:t>
      </w:r>
      <w:r w:rsidR="00490D23">
        <w:t xml:space="preserve">Ra </w:t>
      </w:r>
      <w:r>
        <w:t>stock</w:t>
      </w:r>
      <w:r w:rsidR="00FF24E5">
        <w:t>. Experiments using pyrite were performed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5,7 or 9 +/- 0.0</w:t>
      </w:r>
      <w:r w:rsidR="002B323A">
        <w:t>5 through use of an autotitrator,</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0D35D6">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6]", "plainTextFormattedCitation" : "[36]", "previouslyFormattedCitation" : "[34]" }, "properties" : { "noteIndex" : 0 }, "schema" : "https://github.com/citation-style-language/schema/raw/master/csl-citation.json" }</w:instrText>
      </w:r>
      <w:r w:rsidR="00F14C3E">
        <w:fldChar w:fldCharType="separate"/>
      </w:r>
      <w:r w:rsidR="000D35D6" w:rsidRPr="000D35D6">
        <w:rPr>
          <w:noProof/>
        </w:rPr>
        <w:t>[36]</w:t>
      </w:r>
      <w:r w:rsidR="00F14C3E">
        <w:fldChar w:fldCharType="end"/>
      </w:r>
      <w:r w:rsidR="00F14C3E">
        <w:t xml:space="preserve">.  A kinetic study of Ra </w:t>
      </w:r>
      <w:r w:rsidR="00F14C3E">
        <w:lastRenderedPageBreak/>
        <w:t xml:space="preserve">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pH was</w:t>
      </w:r>
      <w:r w:rsidR="005D7205">
        <w:t xml:space="preserve"> </w:t>
      </w:r>
      <w:r w:rsidR="00FF24E5">
        <w:t>checked and re-titrated to the desired value</w:t>
      </w:r>
      <w:r w:rsidR="00005A7C">
        <w:t xml:space="preserve"> if necessary</w:t>
      </w:r>
      <w:r w:rsidR="002B323A">
        <w:t>;</w:t>
      </w:r>
      <w:r w:rsidR="00FA7E83">
        <w:t xml:space="preserve"> </w:t>
      </w:r>
      <w:r w:rsidR="002B323A">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p</w:t>
      </w:r>
      <w:r w:rsidR="002B323A">
        <w:t>H</w:t>
      </w:r>
      <w:r w:rsidR="00005A7C">
        <w:t>.</w:t>
      </w:r>
      <w:r w:rsidR="004664DA">
        <w:t xml:space="preserve"> </w:t>
      </w:r>
      <w:r w:rsidR="002B323A">
        <w:t>Acid (HCl) and base (NaOH)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3A0F5E4B" w:rsidR="007B346B" w:rsidRDefault="007B346B" w:rsidP="00B53860">
      <w:pPr>
        <w:spacing w:line="360" w:lineRule="auto"/>
      </w:pPr>
      <w:r>
        <w:tab/>
        <w:t xml:space="preserve">Solutions of </w:t>
      </w:r>
      <w:r w:rsidR="008F7C4D">
        <w:t>Ra</w:t>
      </w:r>
      <w:r>
        <w:t xml:space="preserve"> were quantified using scintillation counting.</w:t>
      </w:r>
      <w:r w:rsidR="009E6A32">
        <w:t xml:space="preserve"> Up to</w:t>
      </w:r>
      <w:r>
        <w:t xml:space="preserve"> 10 mL of sample were mixed with 10 mL of Ultima Gold XR (Perkin Elmer) and sealed for 30 days to allow </w:t>
      </w:r>
      <w:r w:rsidR="008F7C4D">
        <w:t>226-Ra</w:t>
      </w:r>
      <w:r>
        <w:t xml:space="preserve"> to reach </w:t>
      </w:r>
      <w:r w:rsidR="009E6A32">
        <w:t>secular</w:t>
      </w:r>
      <w:commentRangeStart w:id="11"/>
      <w:r>
        <w:t xml:space="preserve"> equilibrium </w:t>
      </w:r>
      <w:commentRangeEnd w:id="11"/>
      <w:r w:rsidR="006366B1">
        <w:rPr>
          <w:rStyle w:val="CommentReference"/>
        </w:rPr>
        <w:commentReference w:id="11"/>
      </w:r>
      <w:r>
        <w:t>with its daughter products</w:t>
      </w:r>
      <w:r w:rsidR="00DF4490">
        <w:t xml:space="preserve"> </w:t>
      </w:r>
      <w:r w:rsidR="00DF4490">
        <w:fldChar w:fldCharType="begin" w:fldLock="1"/>
      </w:r>
      <w:r w:rsidR="000D35D6">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40]", "plainTextFormattedCitation" : "[40]", "previouslyFormattedCitation" : "[38]" }, "properties" : { "noteIndex" : 0 }, "schema" : "https://github.com/citation-style-language/schema/raw/master/csl-citation.json" }</w:instrText>
      </w:r>
      <w:r w:rsidR="00DF4490">
        <w:fldChar w:fldCharType="separate"/>
      </w:r>
      <w:r w:rsidR="000D35D6" w:rsidRPr="000D35D6">
        <w:rPr>
          <w:noProof/>
        </w:rPr>
        <w:t>[40]</w:t>
      </w:r>
      <w:r w:rsidR="00DF4490">
        <w:fldChar w:fldCharType="end"/>
      </w:r>
      <w:r>
        <w:t xml:space="preserve">.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with the single exception of experiments using ferrihydrite at pH 9, where gamma spectroscopy was used to quantify Ra (see below)</w:t>
      </w:r>
      <w:r>
        <w:t>.</w:t>
      </w:r>
      <w:r w:rsidR="009378CA">
        <w:t xml:space="preserve"> Background concentrations were also quantified to develop a limit of blank of 1.4 counts per second (cps)</w:t>
      </w:r>
      <w:r w:rsidR="00616615">
        <w:t xml:space="preserve">, and activities reported only for samples that exceeded this value by a factor of 1.5. </w:t>
      </w:r>
    </w:p>
    <w:p w14:paraId="7D6B63E3" w14:textId="1E368F2D" w:rsidR="00D91D3B" w:rsidRDefault="008A0962" w:rsidP="00B53860">
      <w:pPr>
        <w:spacing w:line="360" w:lineRule="auto"/>
      </w:pPr>
      <w:r>
        <w:tab/>
      </w:r>
      <w:r w:rsidR="00616615">
        <w:t>Supernatant</w:t>
      </w:r>
      <w:r w:rsidR="006366B1">
        <w:t xml:space="preserve"> samples collected from the ferrihydrit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was calibrated using a multinucl</w:t>
      </w:r>
      <w:r w:rsidR="00755D5E">
        <w:t>id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software</w:t>
      </w:r>
      <w:r w:rsidR="00616615" w:rsidDel="00616615">
        <w:t xml:space="preserve"> </w:t>
      </w:r>
      <w:r w:rsidR="00DF4490">
        <w:t>using the 186 keV peak</w:t>
      </w:r>
      <w:r w:rsidR="00671B0D">
        <w:t xml:space="preserve">. </w:t>
      </w:r>
      <w:r w:rsidR="009378CA">
        <w:t>The solid samples on PES filters were placed in scintillation vials, and c</w:t>
      </w:r>
      <w:r>
        <w:t>ounted directly on the counter, with the resulting counts being adjusted for ferr</w:t>
      </w:r>
      <w:r w:rsidR="00B5451B">
        <w:t>ihydr</w:t>
      </w:r>
      <w:r w:rsidR="00737E5A">
        <w:t xml:space="preserve">ite loss during filtration. </w:t>
      </w:r>
      <w:r w:rsidR="00616615">
        <w:t>Gamma spectroscopy</w:t>
      </w:r>
      <w:r w:rsidR="00322F9A">
        <w:t xml:space="preserve"> was also used to quantify</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1174CD60"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0D35D6">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41]", "plainTextFormattedCitation" : "[41]", "previouslyFormattedCitation" : "[39]" }, "properties" : { "noteIndex" : 0 }, "schema" : "https://github.com/citation-style-language/schema/raw/master/csl-citation.json" }</w:instrText>
      </w:r>
      <w:r w:rsidR="00570A6F">
        <w:fldChar w:fldCharType="separate"/>
      </w:r>
      <w:r w:rsidR="000D35D6" w:rsidRPr="000D35D6">
        <w:rPr>
          <w:noProof/>
        </w:rPr>
        <w:t>[41]</w:t>
      </w:r>
      <w:r w:rsidR="00570A6F">
        <w:fldChar w:fldCharType="end"/>
      </w:r>
      <w:r>
        <w:t xml:space="preserve">. </w:t>
      </w:r>
      <w:r w:rsidR="003F3B39">
        <w:t>Both simple</w:t>
      </w:r>
      <w:commentRangeStart w:id="12"/>
      <w:r w:rsidR="00CE4109">
        <w:t xml:space="preserve"> </w:t>
      </w:r>
      <w:r w:rsidR="003F3B39">
        <w:t>reaction formulations</w:t>
      </w:r>
      <w:r w:rsidR="00CE4109">
        <w:t xml:space="preserve"> </w:t>
      </w:r>
      <w:r w:rsidR="003F3B39">
        <w:t xml:space="preserve">and complex reaction formulations established </w:t>
      </w:r>
      <w:r w:rsidR="00ED2BF3">
        <w:t>by fitting data to spectroscopic measurements</w:t>
      </w:r>
      <w:r w:rsidR="00616615">
        <w:t xml:space="preserve"> </w:t>
      </w:r>
      <w:r w:rsidR="003F3B39">
        <w:fldChar w:fldCharType="begin" w:fldLock="1"/>
      </w:r>
      <w:r w:rsidR="000D35D6">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1], [33], [36], [42]", "plainTextFormattedCitation" : "[31], [33], [36], [42]", "previouslyFormattedCitation" : "[29], [31], [34], [40]" }, "properties" : { "noteIndex" : 0 }, "schema" : "https://github.com/citation-style-language/schema/raw/master/csl-citation.json" }</w:instrText>
      </w:r>
      <w:r w:rsidR="003F3B39">
        <w:fldChar w:fldCharType="separate"/>
      </w:r>
      <w:r w:rsidR="000D35D6" w:rsidRPr="000D35D6">
        <w:rPr>
          <w:noProof/>
        </w:rPr>
        <w:t>[31], [33], [36], [42]</w:t>
      </w:r>
      <w:r w:rsidR="003F3B39">
        <w:fldChar w:fldCharType="end"/>
      </w:r>
      <w:r w:rsidR="003F3B39">
        <w:t>.</w:t>
      </w:r>
      <w:r>
        <w:t xml:space="preserve"> </w:t>
      </w:r>
      <w:r w:rsidR="000C0FAE">
        <w:lastRenderedPageBreak/>
        <w:t>S</w:t>
      </w:r>
      <w:r w:rsidR="00CD6EFC">
        <w:t>implified models</w:t>
      </w:r>
      <w:r w:rsidR="002D400B">
        <w:t xml:space="preserve"> </w:t>
      </w:r>
      <w:r w:rsidR="000C0FAE">
        <w:t xml:space="preserve">pose only the existence of the reaction, making no assumptions about the specific surface complexes that form, but </w:t>
      </w:r>
      <w:r>
        <w:t>allow for easy comparison of the relative importance of the different minerals for radium retention</w:t>
      </w:r>
      <w:r w:rsidR="00946431">
        <w:t xml:space="preserve"> </w:t>
      </w:r>
      <w:r w:rsidR="00946431">
        <w:fldChar w:fldCharType="begin" w:fldLock="1"/>
      </w:r>
      <w:r w:rsidR="000D35D6">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1], [35], [42]", "plainTextFormattedCitation" : "[31], [35], [42]", "previouslyFormattedCitation" : "[29], [33], [40]" }, "properties" : { "noteIndex" : 0 }, "schema" : "https://github.com/citation-style-language/schema/raw/master/csl-citation.json" }</w:instrText>
      </w:r>
      <w:r w:rsidR="00946431">
        <w:fldChar w:fldCharType="separate"/>
      </w:r>
      <w:r w:rsidR="000D35D6" w:rsidRPr="000D35D6">
        <w:rPr>
          <w:noProof/>
        </w:rPr>
        <w:t>[31], [35], [42]</w:t>
      </w:r>
      <w:r w:rsidR="00946431">
        <w:fldChar w:fldCharType="end"/>
      </w:r>
      <w:r w:rsidR="00946431">
        <w:t xml:space="preserve">. </w:t>
      </w:r>
      <w:r w:rsidR="00567F2A">
        <w:t xml:space="preserve">The </w:t>
      </w:r>
      <w:r w:rsidR="003F3B39">
        <w:t xml:space="preserve">more complex </w:t>
      </w:r>
      <w:r w:rsidR="00567F2A">
        <w:t>models, in contrast, are valuable to fit since their formulations are often based on spectroscopic evidence</w:t>
      </w:r>
      <w:commentRangeStart w:id="13"/>
      <w:r w:rsidR="007E0E14">
        <w:t xml:space="preserve">, and </w:t>
      </w:r>
      <w:r w:rsidR="005B33C0">
        <w:t>thus are more accurate depictions of the processes controlling ion adsorption to surfaces</w:t>
      </w:r>
      <w:r w:rsidR="00567F2A">
        <w:t xml:space="preserve"> </w:t>
      </w:r>
      <w:commentRangeEnd w:id="13"/>
      <w:r w:rsidR="007E0E14">
        <w:rPr>
          <w:rStyle w:val="CommentReference"/>
        </w:rPr>
        <w:commentReference w:id="13"/>
      </w:r>
      <w:r w:rsidR="00567F2A">
        <w:fldChar w:fldCharType="begin" w:fldLock="1"/>
      </w:r>
      <w:r w:rsidR="000D35D6">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43], [44]", "plainTextFormattedCitation" : "[43], [44]", "previouslyFormattedCitation" : "[41], [42]" }, "properties" : { "noteIndex" : 0 }, "schema" : "https://github.com/citation-style-language/schema/raw/master/csl-citation.json" }</w:instrText>
      </w:r>
      <w:r w:rsidR="00567F2A">
        <w:fldChar w:fldCharType="separate"/>
      </w:r>
      <w:r w:rsidR="000D35D6" w:rsidRPr="000D35D6">
        <w:rPr>
          <w:noProof/>
        </w:rPr>
        <w:t>[43], [44]</w:t>
      </w:r>
      <w:r w:rsidR="00567F2A">
        <w:fldChar w:fldCharType="end"/>
      </w:r>
      <w:r w:rsidR="00836777">
        <w:t>.</w:t>
      </w:r>
      <w:r w:rsidR="003D2C05">
        <w:t xml:space="preserve"> </w:t>
      </w:r>
      <w:commentRangeEnd w:id="12"/>
      <w:r w:rsidR="00AA7551">
        <w:rPr>
          <w:rStyle w:val="CommentReference"/>
        </w:rPr>
        <w:commentReference w:id="12"/>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0D35D6">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6], [45]", "plainTextFormattedCitation" : "[36], [45]", "previouslyFormattedCitation" : "[34], [43]" }, "properties" : { "noteIndex" : 0 }, "schema" : "https://github.com/citation-style-language/schema/raw/master/csl-citation.json" }</w:instrText>
      </w:r>
      <w:r w:rsidR="00570A6F">
        <w:fldChar w:fldCharType="separate"/>
      </w:r>
      <w:r w:rsidR="000D35D6" w:rsidRPr="000D35D6">
        <w:rPr>
          <w:noProof/>
        </w:rPr>
        <w:t>[36], [45]</w:t>
      </w:r>
      <w:r w:rsidR="00570A6F">
        <w:fldChar w:fldCharType="end"/>
      </w:r>
      <w:r w:rsidR="00085D34">
        <w:t>.</w:t>
      </w:r>
      <w:r w:rsidR="007E0E14">
        <w:t xml:space="preserve"> Surface area, while a fittable parameter in the models, was not varied,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19E73070" w:rsidR="00ED2BF3" w:rsidRDefault="00ED2BF3" w:rsidP="00B53860">
      <w:pPr>
        <w:spacing w:line="360" w:lineRule="auto"/>
      </w:pPr>
      <w:r>
        <w:tab/>
        <w:t>All fitted isotherms were linear within the range of activities studied, thus a K</w:t>
      </w:r>
      <w:r w:rsidRPr="00E1711C">
        <w:rPr>
          <w:vertAlign w:val="subscript"/>
        </w:rPr>
        <w:t>d</w:t>
      </w:r>
      <w:r>
        <w:t xml:space="preserve"> was calculated to enable comparisons to other work u</w:t>
      </w:r>
      <w:r w:rsidR="009B2BD1">
        <w:t>sing radium</w:t>
      </w:r>
      <w:r w:rsidR="00954BA2">
        <w:t xml:space="preserve"> by fitting a line to the experimental data (Table 1).</w:t>
      </w:r>
    </w:p>
    <w:p w14:paraId="7D935258" w14:textId="00AAABD9" w:rsidR="006B4EBE" w:rsidRDefault="002137B6" w:rsidP="00ED2BF3">
      <w:pPr>
        <w:spacing w:line="360" w:lineRule="auto"/>
        <w:ind w:firstLine="720"/>
      </w:pPr>
      <w:commentRangeStart w:id="14"/>
      <w:r>
        <w:t>The</w:t>
      </w:r>
      <w:commentRangeEnd w:id="14"/>
      <w:r w:rsidR="00145207">
        <w:rPr>
          <w:rStyle w:val="CommentReference"/>
        </w:rPr>
        <w:commentReference w:id="14"/>
      </w:r>
      <w:r>
        <w:t xml:space="preserve"> sorption isotherm results for ferrihydrite and goethite are plotted in figur</w:t>
      </w:r>
      <w:r w:rsidR="006674E7">
        <w:t>es 1a and 1b, respectively.</w:t>
      </w:r>
      <w:r w:rsidR="00747938">
        <w:t xml:space="preserve"> </w:t>
      </w:r>
      <w:r w:rsidR="006674E7">
        <w:t xml:space="preserve">Sorption to both iron oxides show a strong dependence on pH, with ferrihydrit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pH values</w:t>
      </w:r>
      <w:r w:rsidR="006674E7">
        <w:t>, and</w:t>
      </w:r>
      <w:r w:rsidR="00651429">
        <w:t xml:space="preserve"> </w:t>
      </w:r>
      <w:r w:rsidR="006674E7">
        <w:t>ferrihydrite shows the most sorption at pH 9.</w:t>
      </w:r>
      <w:r w:rsidR="00BE6AF9">
        <w:t xml:space="preserve"> </w:t>
      </w:r>
      <w:r w:rsidR="00954BA2">
        <w:t xml:space="preserve">Differences in the surface area (table 1) help explain </w:t>
      </w:r>
      <w:r w:rsidR="00A179B7">
        <w:t xml:space="preserve">some of the </w:t>
      </w:r>
      <w:r w:rsidR="00954BA2">
        <w:t>variations in the sorption extent when comparing goethite and ferrihydrite sorption, with ferrihydrite having nearly twice the surface area of goethite.</w:t>
      </w:r>
      <w:r w:rsidR="00A179B7">
        <w:t xml:space="preserve"> A K</w:t>
      </w:r>
      <w:r w:rsidR="00A179B7" w:rsidRPr="00E1711C">
        <w:rPr>
          <w:vertAlign w:val="subscript"/>
        </w:rPr>
        <w:t>sa</w:t>
      </w:r>
      <w:r w:rsidR="00A179B7">
        <w:t>, defined as the K</w:t>
      </w:r>
      <w:r w:rsidR="00A179B7" w:rsidRPr="00E1711C">
        <w:rPr>
          <w:vertAlign w:val="subscript"/>
        </w:rPr>
        <w:t>d</w:t>
      </w:r>
      <w:r w:rsidR="00A179B7">
        <w:t xml:space="preserve"> normalized by the mineral surface area </w:t>
      </w:r>
      <w:r w:rsidR="00E530C7">
        <w:t>(m2/g), reveals the extent of sorption with per unit surface area (table 1), and enables further examination of radium surface behavior. At circumneutral pHs, goethite and ferrihydrite have relatively close K</w:t>
      </w:r>
      <w:r w:rsidR="00E530C7" w:rsidRPr="00E1711C">
        <w:rPr>
          <w:vertAlign w:val="subscript"/>
        </w:rPr>
        <w:t>sa</w:t>
      </w:r>
      <w:r w:rsidR="00E530C7">
        <w:t xml:space="preserve"> values, however at more extreme values (pH = 3 and pH = 9), ferrihydrite demonstrates an appreciably larger extent of sorption compared to goethite. It is difficult to predict what drives these differences without further examination of surface interactions between radium and mineral surface sites available for sorption.</w:t>
      </w:r>
    </w:p>
    <w:p w14:paraId="6C67AD7B" w14:textId="0DC4D68E" w:rsidR="008B0456" w:rsidRDefault="006B4EBE" w:rsidP="00B53860">
      <w:pPr>
        <w:spacing w:line="360" w:lineRule="auto"/>
      </w:pPr>
      <w:r>
        <w:lastRenderedPageBreak/>
        <w:tab/>
      </w:r>
      <w:r w:rsidR="003E7C7D">
        <w:t>Several studies examine</w:t>
      </w:r>
      <w:r>
        <w:t xml:space="preserve"> </w:t>
      </w:r>
      <w:commentRangeStart w:id="15"/>
      <w:r>
        <w:t>sorption of radium to iron</w:t>
      </w:r>
      <w:r w:rsidR="003E7C7D">
        <w:t xml:space="preserve"> (hydr)</w:t>
      </w:r>
      <w:r>
        <w:t>oxides</w:t>
      </w:r>
      <w:commentRangeEnd w:id="15"/>
      <w:r w:rsidR="00711BC8">
        <w:rPr>
          <w:rStyle w:val="CommentReference"/>
        </w:rPr>
        <w:commentReference w:id="15"/>
      </w:r>
      <w:r>
        <w:t xml:space="preserve"> such as ferrihydrite and goethite</w:t>
      </w:r>
      <w:r w:rsidR="00E1711C">
        <w:t>, reporting either a K</w:t>
      </w:r>
      <w:r w:rsidR="00E1711C">
        <w:softHyphen/>
      </w:r>
      <w:r w:rsidR="00E1711C">
        <w:rPr>
          <w:vertAlign w:val="subscript"/>
        </w:rPr>
        <w:t xml:space="preserve">d </w:t>
      </w:r>
      <w:r w:rsidR="00E1711C">
        <w:t>or data that can be used to calculate one</w:t>
      </w:r>
      <w:r w:rsidR="00E530C7">
        <w:t xml:space="preserve"> </w:t>
      </w:r>
      <w:r w:rsidR="000F650E">
        <w:fldChar w:fldCharType="begin" w:fldLock="1"/>
      </w:r>
      <w:r w:rsidR="000D35D6">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7], [24], [36]", "plainTextFormattedCitation" : "[11], [17], [24], [36]", "previouslyFormattedCitation" : "[11], [17], [24], [34]" }, "properties" : { "noteIndex" : 0 }, "schema" : "https://github.com/citation-style-language/schema/raw/master/csl-citation.json" }</w:instrText>
      </w:r>
      <w:r w:rsidR="000F650E">
        <w:fldChar w:fldCharType="separate"/>
      </w:r>
      <w:r w:rsidR="000D35D6" w:rsidRPr="000D35D6">
        <w:rPr>
          <w:noProof/>
        </w:rPr>
        <w:t>[11], [17], [24], [36]</w:t>
      </w:r>
      <w:r w:rsidR="000F650E">
        <w:fldChar w:fldCharType="end"/>
      </w:r>
      <w:r w:rsidR="00655749">
        <w:t xml:space="preserve">. </w:t>
      </w:r>
      <w:r w:rsidR="00AE1591">
        <w:t>S</w:t>
      </w:r>
      <w:r w:rsidR="00747938">
        <w:t>elected experimental results from the literature</w:t>
      </w:r>
      <w:r w:rsidR="00AE1591">
        <w:t xml:space="preserve"> are presented in Table 1</w:t>
      </w:r>
      <w:r w:rsidR="00747938">
        <w:t>, using calculated K</w:t>
      </w:r>
      <w:r w:rsidR="00747938">
        <w:rPr>
          <w:vertAlign w:val="subscript"/>
        </w:rPr>
        <w:t>d</w:t>
      </w:r>
      <w:r w:rsidR="00747938">
        <w:t xml:space="preserve"> values </w:t>
      </w:r>
      <w:r w:rsidR="003E1F1F">
        <w:t>to compare</w:t>
      </w:r>
      <w:r w:rsidR="00747938">
        <w:t xml:space="preserve"> relative sorption extent. In some cases</w:t>
      </w:r>
      <w:r w:rsidR="00E1711C">
        <w:t xml:space="preserve"> where a different type of isotherm was fit (ie. Langmuir or Freundlich)</w:t>
      </w:r>
      <w:r w:rsidR="00747938">
        <w:t>, it was necessary to calculate a K</w:t>
      </w:r>
      <w:r w:rsidR="00747938">
        <w:rPr>
          <w:vertAlign w:val="subscript"/>
        </w:rPr>
        <w:t>d</w:t>
      </w:r>
      <w:r w:rsidR="00747938">
        <w:t xml:space="preserve"> value</w:t>
      </w:r>
      <w:r w:rsidR="008B0456">
        <w:t xml:space="preserve"> from the reported data</w:t>
      </w:r>
      <w:r w:rsidR="00E1711C">
        <w:t xml:space="preserve"> by fitting a line</w:t>
      </w:r>
      <w:r w:rsidR="008B0456">
        <w:t>. The solid/solution ratios (solid mass divided by total solution), as well as the pH and background electrolyte are also reported</w:t>
      </w:r>
      <w:r w:rsidR="00E1711C">
        <w:t xml:space="preserve"> for these studies</w:t>
      </w:r>
      <w:r w:rsidR="008B0456">
        <w:t>.</w:t>
      </w:r>
      <w:r w:rsidR="003E7C7D">
        <w:t xml:space="preserve"> </w:t>
      </w:r>
      <w:r w:rsidR="00655749">
        <w:t xml:space="preserve">Two studies report isotherm data for Ra sorption to </w:t>
      </w:r>
      <w:r w:rsidR="008B0456">
        <w:t>ferrihydrite</w:t>
      </w:r>
      <w:r w:rsidR="00655749">
        <w:t>, and the</w:t>
      </w:r>
      <w:r w:rsidR="008B0456">
        <w:t xml:space="preserve"> experimental results presented here match</w:t>
      </w:r>
      <w:r w:rsidR="00655749">
        <w:t xml:space="preserve"> both reported values to</w:t>
      </w:r>
      <w:r w:rsidR="008B0456">
        <w:t xml:space="preserve"> within an order of magnitude of the K</w:t>
      </w:r>
      <w:r w:rsidR="008B0456">
        <w:rPr>
          <w:vertAlign w:val="subscript"/>
        </w:rPr>
        <w:t xml:space="preserve">d </w:t>
      </w:r>
      <w:r w:rsidR="008B0456">
        <w:t xml:space="preserve">values </w:t>
      </w:r>
      <w:r w:rsidR="008B0456">
        <w:fldChar w:fldCharType="begin" w:fldLock="1"/>
      </w:r>
      <w:r w:rsidR="000D35D6">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36]", "plainTextFormattedCitation" : "[24], [36]", "previouslyFormattedCitation" : "[24], [34]" }, "properties" : { "noteIndex" : 0 }, "schema" : "https://github.com/citation-style-language/schema/raw/master/csl-citation.json" }</w:instrText>
      </w:r>
      <w:r w:rsidR="008B0456">
        <w:fldChar w:fldCharType="separate"/>
      </w:r>
      <w:r w:rsidR="000D35D6" w:rsidRPr="000D35D6">
        <w:rPr>
          <w:noProof/>
        </w:rPr>
        <w:t>[24], [36]</w:t>
      </w:r>
      <w:r w:rsidR="008B0456">
        <w:fldChar w:fldCharType="end"/>
      </w:r>
      <w:r w:rsidR="008B0456">
        <w:t xml:space="preserve">. </w:t>
      </w:r>
      <w:r w:rsidR="000660E0">
        <w:t>The K</w:t>
      </w:r>
      <w:r w:rsidR="000660E0">
        <w:softHyphen/>
      </w:r>
      <w:r w:rsidR="000660E0">
        <w:rPr>
          <w:vertAlign w:val="subscript"/>
        </w:rPr>
        <w:t xml:space="preserve">d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mM, others, 100-500 mM)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0660E0">
        <w:fldChar w:fldCharType="separate"/>
      </w:r>
      <w:r w:rsidR="00DA03D9" w:rsidRPr="00DA03D9">
        <w:rPr>
          <w:noProof/>
        </w:rPr>
        <w:t>[11]</w:t>
      </w:r>
      <w:r w:rsidR="000660E0">
        <w:fldChar w:fldCharType="end"/>
      </w:r>
      <w:r w:rsidR="00E1711C">
        <w:t>.</w:t>
      </w:r>
      <w:r w:rsidR="00651429">
        <w:t xml:space="preserve"> </w:t>
      </w:r>
      <w:r w:rsidR="00483129">
        <w:t xml:space="preserve">In our study, </w:t>
      </w:r>
      <w:commentRangeStart w:id="16"/>
      <w:r w:rsidR="00483129">
        <w:t>Ra</w:t>
      </w:r>
      <w:commentRangeStart w:id="17"/>
      <w:r w:rsidR="00D76794">
        <w:t xml:space="preserve"> adsorbed more extensively </w:t>
      </w:r>
      <w:r w:rsidR="00483129">
        <w:t>to ferrihiydrite than</w:t>
      </w:r>
      <w:r w:rsidR="00D76794">
        <w:t xml:space="preserve"> </w:t>
      </w:r>
      <w:r w:rsidR="00C238ED">
        <w:t>goethite</w:t>
      </w:r>
      <w:r w:rsidR="00483129">
        <w:t xml:space="preserve"> across all solution conditions</w:t>
      </w:r>
      <w:r w:rsidR="00205F52">
        <w:t xml:space="preserve"> when examining K</w:t>
      </w:r>
      <w:r w:rsidR="00205F52" w:rsidRPr="00205F52">
        <w:rPr>
          <w:vertAlign w:val="subscript"/>
        </w:rPr>
        <w:t>d</w:t>
      </w:r>
      <w:r w:rsidR="00C238ED">
        <w:t xml:space="preserve">. </w:t>
      </w:r>
      <w:r w:rsidR="00651429">
        <w:t>O</w:t>
      </w:r>
      <w:r w:rsidR="000660E0">
        <w:t xml:space="preserve">ne </w:t>
      </w:r>
      <w:commentRangeEnd w:id="17"/>
      <w:r w:rsidR="00D76794">
        <w:rPr>
          <w:rStyle w:val="CommentReference"/>
        </w:rPr>
        <w:commentReference w:id="17"/>
      </w:r>
      <w:commentRangeEnd w:id="16"/>
      <w:r w:rsidR="00486A10">
        <w:rPr>
          <w:rStyle w:val="CommentReference"/>
        </w:rPr>
        <w:commentReference w:id="16"/>
      </w:r>
      <w:r w:rsidR="000660E0">
        <w:t>study compared ra</w:t>
      </w:r>
      <w:r w:rsidR="0057637D">
        <w:t>dium sorption to hematite, ferri</w:t>
      </w:r>
      <w:r w:rsidR="000660E0">
        <w:t xml:space="preserve">hydrite, goethite, and lepidocrocite, finding that ferrihydrite sorbs radium most extensively </w:t>
      </w:r>
      <w:r w:rsidR="000660E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0660E0">
        <w:fldChar w:fldCharType="separate"/>
      </w:r>
      <w:r w:rsidR="00DA03D9" w:rsidRPr="00DA03D9">
        <w:rPr>
          <w:noProof/>
        </w:rPr>
        <w:t>[24]</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4E01CF82" w:rsidR="000660E0" w:rsidRDefault="003F3BF5" w:rsidP="003E477F">
      <w:pPr>
        <w:spacing w:line="360" w:lineRule="auto"/>
        <w:ind w:firstLine="720"/>
      </w:pPr>
      <w:r>
        <w:t xml:space="preserve">A </w:t>
      </w:r>
      <w:r w:rsidR="00AE1591">
        <w:t>greater number studies</w:t>
      </w:r>
      <w:r>
        <w:t xml:space="preserve"> were found that</w:t>
      </w:r>
      <w:r w:rsidR="00AE1591">
        <w:t xml:space="preserve"> examined radium adsorption to g</w:t>
      </w:r>
      <w:r w:rsidR="00C735BD">
        <w:t>oethite</w:t>
      </w:r>
      <w:r w:rsidR="00AE1591">
        <w:t xml:space="preserve"> than to</w:t>
      </w:r>
      <w:r w:rsidR="00C735BD">
        <w:t xml:space="preserve"> ferrihydrite</w:t>
      </w:r>
      <w:r w:rsidR="00AE1591">
        <w:t xml:space="preserve"> </w:t>
      </w:r>
      <w:r w:rsidR="00803333">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9], [24], [36]", "plainTextFormattedCitation" : "[19], [24], [36]", "previouslyFormattedCitation" : "[19], [24], [34]" }, "properties" : { "noteIndex" : 0 }, "schema" : "https://github.com/citation-style-language/schema/raw/master/csl-citation.json" }</w:instrText>
      </w:r>
      <w:r w:rsidR="00803333">
        <w:fldChar w:fldCharType="separate"/>
      </w:r>
      <w:r w:rsidR="000D35D6" w:rsidRPr="000D35D6">
        <w:rPr>
          <w:noProof/>
        </w:rPr>
        <w:t>[19], [24], [36]</w:t>
      </w:r>
      <w:r w:rsidR="00803333">
        <w:fldChar w:fldCharType="end"/>
      </w:r>
      <w:r w:rsidR="00803333">
        <w:t xml:space="preserve"> </w:t>
      </w:r>
      <w:r>
        <w:t xml:space="preserve">and </w:t>
      </w:r>
      <w:r w:rsidR="0064184D">
        <w:t>reported values of Kd and expe</w:t>
      </w:r>
      <w:r w:rsidR="00803333">
        <w:t>rimental conditions vary widely</w:t>
      </w:r>
      <w:r w:rsidR="0064184D">
        <w:t xml:space="preserve"> </w:t>
      </w:r>
      <w:r w:rsidR="00803333">
        <w:t>(Table 1)</w:t>
      </w:r>
      <w:r w:rsidR="00FC6BEA">
        <w:t xml:space="preserve">. Unlike </w:t>
      </w:r>
      <w:r>
        <w:t xml:space="preserve">results obtained for </w:t>
      </w:r>
      <w:r w:rsidR="00FC6BEA">
        <w:t xml:space="preserve">ferrihydrite, we </w:t>
      </w:r>
      <w:r w:rsidR="00C55505">
        <w:t>observe</w:t>
      </w:r>
      <w:r w:rsidR="00FC6BEA">
        <w:t xml:space="preserve"> a larger extent of </w:t>
      </w:r>
      <w:r>
        <w:t xml:space="preserve">Ra </w:t>
      </w:r>
      <w:r w:rsidR="00FC6BEA">
        <w:t xml:space="preserve">sorption </w:t>
      </w:r>
      <w:r>
        <w:t>at pH values similar to previous</w:t>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t>W</w:t>
      </w:r>
      <w:r w:rsidR="00613839">
        <w:t>hen normalized by surface area</w:t>
      </w:r>
      <w:r>
        <w:t>, Kd values</w:t>
      </w:r>
      <w:r w:rsidR="00613839">
        <w:t xml:space="preserve"> are similar in some cases</w:t>
      </w:r>
      <w:r w:rsidR="00905D56">
        <w:t xml:space="preserve"> </w:t>
      </w:r>
      <w:r w:rsidR="00905D56">
        <w:fldChar w:fldCharType="begin" w:fldLock="1"/>
      </w:r>
      <w:r w:rsidR="000D35D6">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6]", "plainTextFormattedCitation" : "[36]", "previouslyFormattedCitation" : "[34]" }, "properties" : { "noteIndex" : 0 }, "schema" : "https://github.com/citation-style-language/schema/raw/master/csl-citation.json" }</w:instrText>
      </w:r>
      <w:r w:rsidR="00905D56">
        <w:fldChar w:fldCharType="separate"/>
      </w:r>
      <w:r w:rsidR="000D35D6" w:rsidRPr="000D35D6">
        <w:rPr>
          <w:noProof/>
        </w:rPr>
        <w:t>[36]</w:t>
      </w:r>
      <w:r w:rsidR="00905D56">
        <w:fldChar w:fldCharType="end"/>
      </w:r>
      <w:r w:rsidR="00613839">
        <w:t xml:space="preserve">, </w:t>
      </w:r>
      <w:r w:rsidR="00331904">
        <w:t xml:space="preserve">but are </w:t>
      </w:r>
      <w:r w:rsidR="00830020">
        <w:t>different</w:t>
      </w:r>
      <w:r w:rsidR="00905D56">
        <w:t xml:space="preserve"> in others</w:t>
      </w:r>
      <w:r w:rsidR="00C62434">
        <w:t xml:space="preserve"> where ionic strength was much higher</w:t>
      </w:r>
      <w:r w:rsidR="00905D56">
        <w:t xml:space="preserve"> </w:t>
      </w:r>
      <w:r w:rsidR="00905D56">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905D56">
        <w:fldChar w:fldCharType="separate"/>
      </w:r>
      <w:r w:rsidR="00DA03D9" w:rsidRPr="00DA03D9">
        <w:rPr>
          <w:noProof/>
        </w:rPr>
        <w:t>[24]</w:t>
      </w:r>
      <w:r w:rsidR="00905D56">
        <w:fldChar w:fldCharType="end"/>
      </w:r>
      <w:r w:rsidR="00905D56">
        <w:t>.</w:t>
      </w:r>
      <w:r w:rsidR="00613839">
        <w:t xml:space="preserve"> </w:t>
      </w:r>
      <w:r>
        <w:t>Additionally,</w:t>
      </w:r>
      <w:r w:rsidR="00830020">
        <w:t xml:space="preserve"> methods of goethite synthesis vary, and may yield product with disparate surface area;</w:t>
      </w:r>
      <w:r w:rsidR="001F0F1F">
        <w:t xml:space="preserve"> </w:t>
      </w:r>
      <w:r w:rsidR="00830020">
        <w:t>this</w:t>
      </w:r>
      <w:r w:rsidR="0090502E">
        <w:t xml:space="preserve"> may also impact the extent of Ra adsorption and account for discre</w:t>
      </w:r>
      <w:r w:rsidR="00331904">
        <w:t>pancies between reported values. The goethite synthesized here has relatively high surface area compared to other studies’ synthesized goethite. Additionally, the goethite synthesized here should more closely match those</w:t>
      </w:r>
      <w:r w:rsidR="001F0F1F">
        <w:t xml:space="preserve"> found in natural settings </w:t>
      </w:r>
      <w:r w:rsidR="001F0F1F">
        <w:fldChar w:fldCharType="begin" w:fldLock="1"/>
      </w:r>
      <w:r w:rsidR="000D35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7]", "plainTextFormattedCitation" : "[37]", "previouslyFormattedCitation" : "[35]" }, "properties" : { "noteIndex" : 0 }, "schema" : "https://github.com/citation-style-language/schema/raw/master/csl-citation.json" }</w:instrText>
      </w:r>
      <w:r w:rsidR="001F0F1F">
        <w:fldChar w:fldCharType="separate"/>
      </w:r>
      <w:r w:rsidR="000D35D6" w:rsidRPr="000D35D6">
        <w:rPr>
          <w:noProof/>
        </w:rPr>
        <w:t>[37]</w:t>
      </w:r>
      <w:r w:rsidR="001F0F1F">
        <w:fldChar w:fldCharType="end"/>
      </w:r>
      <w:r w:rsidR="001F0F1F">
        <w:t>.</w:t>
      </w:r>
      <w:r w:rsidR="005A3496">
        <w:t xml:space="preserve"> The differences</w:t>
      </w:r>
      <w:r w:rsidR="004C3155">
        <w:t xml:space="preserve"> between the results here and in other studies</w:t>
      </w:r>
      <w:r w:rsidR="005A3496">
        <w:t xml:space="preserve"> underscore the limitations of</w:t>
      </w:r>
      <w:r w:rsidR="0090502E">
        <w:t xml:space="preserve"> using</w:t>
      </w:r>
      <w:r w:rsidR="005A3496">
        <w:t xml:space="preserve"> K</w:t>
      </w:r>
      <w:r w:rsidR="00A77D01" w:rsidRPr="00062851">
        <w:rPr>
          <w:vertAlign w:val="subscript"/>
        </w:rPr>
        <w:t>d</w:t>
      </w:r>
      <w:r w:rsidR="0090502E">
        <w:t xml:space="preserve"> to describe and report solute-solid interactions</w:t>
      </w:r>
      <w:r w:rsidR="00830020">
        <w:t>.</w:t>
      </w:r>
    </w:p>
    <w:p w14:paraId="18C2F2B6" w14:textId="14747A4E" w:rsidR="0051444A" w:rsidRDefault="00E14811" w:rsidP="00B53860">
      <w:pPr>
        <w:spacing w:line="360" w:lineRule="auto"/>
      </w:pPr>
      <w:r>
        <w:tab/>
        <w:t>Sorption isotherm results for radium onto sodium montmorillonite are plotted in figure 2, the calculated K</w:t>
      </w:r>
      <w:r>
        <w:rPr>
          <w:vertAlign w:val="subscript"/>
        </w:rPr>
        <w:t xml:space="preserve">d </w:t>
      </w:r>
      <w:r>
        <w:t>values</w:t>
      </w:r>
      <w:r w:rsidR="004B34D2">
        <w:t xml:space="preserve"> listed in table 1</w:t>
      </w:r>
      <w:r>
        <w:t>.</w:t>
      </w:r>
      <w:r w:rsidR="0051444A">
        <w:t xml:space="preserve"> </w:t>
      </w:r>
      <w:r w:rsidR="00112FD5">
        <w:t>The Ra-</w:t>
      </w:r>
      <w:r w:rsidR="00B212A9">
        <w:t xml:space="preserve">Na montomorillonite </w:t>
      </w:r>
      <w:r w:rsidR="002D5B80">
        <w:t>i</w:t>
      </w:r>
      <w:r w:rsidR="002701AC">
        <w:t>sotherms</w:t>
      </w:r>
      <w:r w:rsidR="0051444A">
        <w:t xml:space="preserve"> are remarkably linear for the range </w:t>
      </w:r>
      <w:r w:rsidR="00613839">
        <w:t>of radium activities considered</w:t>
      </w:r>
      <w:r w:rsidR="00B212A9">
        <w:t>.</w:t>
      </w:r>
      <w:r>
        <w:t xml:space="preserve"> </w:t>
      </w:r>
      <w:r w:rsidR="002D5B80">
        <w:t xml:space="preserve">With the exception of </w:t>
      </w:r>
      <w:r w:rsidR="00B212A9">
        <w:t xml:space="preserve">ferrihydrite at pH 9, the </w:t>
      </w:r>
      <w:r w:rsidR="00800E52">
        <w:t xml:space="preserve">total </w:t>
      </w:r>
      <w:r>
        <w:t>extent of</w:t>
      </w:r>
      <w:r w:rsidR="00C55505">
        <w:t xml:space="preserve"> </w:t>
      </w:r>
      <w:r w:rsidR="00AC09E0">
        <w:lastRenderedPageBreak/>
        <w:t>sorption to montmorillonite</w:t>
      </w:r>
      <w:r w:rsidR="00C55505">
        <w:t xml:space="preserve"> </w:t>
      </w:r>
      <w:r>
        <w:t>is larger</w:t>
      </w:r>
      <w:r w:rsidR="00C55505">
        <w:t xml:space="preserve"> than iron oxides</w:t>
      </w:r>
      <w:r>
        <w:t xml:space="preserve"> over </w:t>
      </w:r>
      <w:r w:rsidR="00B212A9">
        <w:t>all</w:t>
      </w:r>
      <w:r>
        <w:t xml:space="preserve"> pH values</w:t>
      </w:r>
      <w:r w:rsidR="00800E52">
        <w:t>.</w:t>
      </w:r>
      <w:r w:rsidR="00905D56">
        <w:t xml:space="preserve"> However, a </w:t>
      </w:r>
      <w:r w:rsidR="00B212A9">
        <w:t>comparatively</w:t>
      </w:r>
      <w:r w:rsidR="00C55505">
        <w:t xml:space="preserve"> weaker pH dependence is observed for montmorillonite sorption</w:t>
      </w:r>
      <w:r w:rsidR="00B212A9">
        <w:t>; above pH 3, quantities of Ra adsorbed by Na-montomorilloint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w:t>
      </w:r>
      <w:r w:rsidR="00B32114">
        <w:t>r exchange of radium with ions</w:t>
      </w:r>
      <w:r w:rsidR="00800E52">
        <w:t xml:space="preserve"> in the inner layer of the clay. </w:t>
      </w:r>
    </w:p>
    <w:p w14:paraId="42C3E2D3" w14:textId="2F1D4E41" w:rsidR="002D5B80" w:rsidRPr="002D5B80" w:rsidRDefault="002D5B80" w:rsidP="00B53860">
      <w:pPr>
        <w:spacing w:line="360" w:lineRule="auto"/>
      </w:pPr>
      <w:r>
        <w:tab/>
        <w:t>Comparison of the measured sorption K</w:t>
      </w:r>
      <w:r>
        <w:rPr>
          <w:vertAlign w:val="subscript"/>
        </w:rPr>
        <w:t>d</w:t>
      </w:r>
      <w:r>
        <w:t xml:space="preserve"> values here to earlier studies reveal appreciable differences, with values spanning approximately one order of magnitude. </w:t>
      </w:r>
      <w:r w:rsidR="002B0A74">
        <w:t xml:space="preserve">Previous studies using a high solid-solution ratio (3000-50000 mg/L) resulted in less sorption compared to the sorption found here, which used only a 300 mg/L solid-solution ratio </w:t>
      </w:r>
      <w:r w:rsidR="002B0A74">
        <w:fldChar w:fldCharType="begin" w:fldLock="1"/>
      </w:r>
      <w:r w:rsidR="000D35D6">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8], [46]", "plainTextFormattedCitation" : "[28], [46]", "previouslyFormattedCitation" : "[28], [44]" }, "properties" : { "noteIndex" : 0 }, "schema" : "https://github.com/citation-style-language/schema/raw/master/csl-citation.json" }</w:instrText>
      </w:r>
      <w:r w:rsidR="002B0A74">
        <w:fldChar w:fldCharType="separate"/>
      </w:r>
      <w:r w:rsidR="000D35D6" w:rsidRPr="000D35D6">
        <w:rPr>
          <w:noProof/>
        </w:rPr>
        <w:t>[28], [46]</w:t>
      </w:r>
      <w:r w:rsidR="002B0A74">
        <w:fldChar w:fldCharType="end"/>
      </w:r>
      <w:r w:rsidR="002B0A74">
        <w:t>. The</w:t>
      </w:r>
      <w:r w:rsidR="00FB2D02">
        <w:t xml:space="preserve"> CEC of the montmorillonites are close (within 10 meq/100 g clay), while the surface areas are within a factor of 3 of each other</w:t>
      </w:r>
      <w:r w:rsidR="00B32114">
        <w:t>, suggesting that the isomorphic substitutions and layer charge are also similar</w:t>
      </w:r>
      <w:r w:rsidR="00FB2D02">
        <w:t>.</w:t>
      </w:r>
      <w:r w:rsidR="00B32114">
        <w:t xml:space="preserve"> The surface area of the clay here is higher, which can help account for some of the increased sorption we </w:t>
      </w:r>
      <w:commentRangeStart w:id="18"/>
      <w:r w:rsidR="00B32114">
        <w:t xml:space="preserve">have observed. It is well established that both surface reactions and exchange reactions with the inner layer of the clay play a role in sorption </w:t>
      </w:r>
      <w:r w:rsidR="00897D52">
        <w:fldChar w:fldCharType="begin" w:fldLock="1"/>
      </w:r>
      <w:r w:rsidR="000D35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7], [35], [47]", "plainTextFormattedCitation" : "[27], [35], [47]", "previouslyFormattedCitation" : "[27], [33], [45]" }, "properties" : { "noteIndex" : 0 }, "schema" : "https://github.com/citation-style-language/schema/raw/master/csl-citation.json" }</w:instrText>
      </w:r>
      <w:r w:rsidR="00897D52">
        <w:fldChar w:fldCharType="separate"/>
      </w:r>
      <w:r w:rsidR="000D35D6" w:rsidRPr="000D35D6">
        <w:rPr>
          <w:noProof/>
        </w:rPr>
        <w:t>[27], [35], [47]</w:t>
      </w:r>
      <w:r w:rsidR="00897D52">
        <w:fldChar w:fldCharType="end"/>
      </w:r>
      <w:r w:rsidR="00897D52">
        <w:t xml:space="preserve">, thus these variations in measured properties in the clays may explain the large discrepancy in sorption observed here compared to in previous works. However, a more detailed investigation into the </w:t>
      </w:r>
      <w:r w:rsidR="00EC38A6">
        <w:t>sorption mechanisms</w:t>
      </w:r>
      <w:r w:rsidR="00897D52">
        <w:t xml:space="preserve"> at play in these clays will </w:t>
      </w:r>
      <w:r w:rsidR="00101BF9">
        <w:t>be necessary to understand the key</w:t>
      </w:r>
      <w:r w:rsidR="00897D52">
        <w:t xml:space="preserve"> factors </w:t>
      </w:r>
      <w:r w:rsidR="008B2730">
        <w:t>controlling</w:t>
      </w:r>
      <w:r w:rsidR="00897D52">
        <w:t xml:space="preserve"> radium sorption.</w:t>
      </w:r>
      <w:commentRangeEnd w:id="18"/>
      <w:r w:rsidR="004B4E03">
        <w:rPr>
          <w:rStyle w:val="CommentReference"/>
        </w:rPr>
        <w:commentReference w:id="18"/>
      </w:r>
    </w:p>
    <w:p w14:paraId="17DAFE13" w14:textId="215C4426" w:rsidR="00C2009C" w:rsidRPr="0051444A" w:rsidRDefault="00520539" w:rsidP="00B53860">
      <w:pPr>
        <w:spacing w:line="360" w:lineRule="auto"/>
      </w:pPr>
      <w:r>
        <w:tab/>
      </w:r>
      <w:commentRangeStart w:id="19"/>
      <w:r>
        <w:t xml:space="preserve">Pyrite showed limited sorption of radium </w:t>
      </w:r>
      <w:r w:rsidR="00AE2970">
        <w:t xml:space="preserve">at low pH (3 and 5), but appreciable sorption at higher values, with little difference observed between isotherms performed at pH 7 and 9 </w:t>
      </w:r>
      <w:r w:rsidR="00270DA5">
        <w:t>(figure 3</w:t>
      </w:r>
      <w:r w:rsidR="007E461B">
        <w:t>)</w:t>
      </w:r>
      <w:r w:rsidR="00832FDC">
        <w:t>. As with other minerals, K</w:t>
      </w:r>
      <w:r w:rsidR="00832FDC">
        <w:rPr>
          <w:vertAlign w:val="subscript"/>
        </w:rPr>
        <w:t xml:space="preserve">d </w:t>
      </w:r>
      <w:r w:rsidR="00832FDC">
        <w:t>values were fit, showing very linear response in the range of radium activities considered</w:t>
      </w:r>
      <w:r w:rsidR="00A21155">
        <w:t xml:space="preserve"> (Table 1).</w:t>
      </w:r>
      <w:r w:rsidR="00832FDC">
        <w:t xml:space="preserve"> </w:t>
      </w:r>
      <w:r w:rsidR="0022420D">
        <w:t>The circumneutral and basic K</w:t>
      </w:r>
      <w:r w:rsidR="0022420D" w:rsidRPr="0022420D">
        <w:rPr>
          <w:vertAlign w:val="subscript"/>
        </w:rPr>
        <w:t>d</w:t>
      </w:r>
      <w:r w:rsidR="0022420D">
        <w:t xml:space="preserve"> values for pyrite are comparable to that of goethite at a circumneutral pH. Unexpectedly, calculated K</w:t>
      </w:r>
      <w:r w:rsidR="0022420D" w:rsidRPr="0022420D">
        <w:rPr>
          <w:vertAlign w:val="subscript"/>
        </w:rPr>
        <w:t>sa</w:t>
      </w:r>
      <w:r w:rsidR="0022420D">
        <w:t xml:space="preserve"> values show that pyrite has the largest sorption of all of the minerals considered here. </w:t>
      </w:r>
      <w:r w:rsidR="00832FDC">
        <w:t>There is very little, if any existing data examining the sorption of radium to any reduced iron solid.</w:t>
      </w:r>
      <w:r w:rsidR="006B7DCE">
        <w:t xml:space="preserve"> A previous study examining sorption of strontium to pyrite </w:t>
      </w:r>
      <w:r w:rsidR="0022420D">
        <w:t>found no discernable sorption, contradicting the K</w:t>
      </w:r>
      <w:r w:rsidR="0022420D">
        <w:softHyphen/>
      </w:r>
      <w:r w:rsidR="0022420D">
        <w:rPr>
          <w:vertAlign w:val="subscript"/>
        </w:rPr>
        <w:t xml:space="preserve">sa </w:t>
      </w:r>
      <w:r w:rsidR="0022420D">
        <w:t>and K</w:t>
      </w:r>
      <w:r w:rsidR="0022420D">
        <w:rPr>
          <w:vertAlign w:val="subscript"/>
        </w:rPr>
        <w:t xml:space="preserve">d </w:t>
      </w:r>
      <w:r w:rsidR="0022420D">
        <w:t>results found here</w:t>
      </w:r>
      <w:r w:rsidR="006B7DCE">
        <w:t xml:space="preserve"> </w:t>
      </w:r>
      <w:r w:rsidR="006B7DCE">
        <w:fldChar w:fldCharType="begin" w:fldLock="1"/>
      </w:r>
      <w:r w:rsidR="000D35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48]", "plainTextFormattedCitation" : "[48]", "previouslyFormattedCitation" : "[46]" }, "properties" : { "noteIndex" : 0 }, "schema" : "https://github.com/citation-style-language/schema/raw/master/csl-citation.json" }</w:instrText>
      </w:r>
      <w:r w:rsidR="006B7DCE">
        <w:fldChar w:fldCharType="separate"/>
      </w:r>
      <w:r w:rsidR="000D35D6" w:rsidRPr="000D35D6">
        <w:rPr>
          <w:noProof/>
        </w:rPr>
        <w:t>[48]</w:t>
      </w:r>
      <w:r w:rsidR="006B7DCE">
        <w:fldChar w:fldCharType="end"/>
      </w:r>
      <w:r w:rsidR="006B7DCE">
        <w:t>.</w:t>
      </w:r>
      <w:r w:rsidR="00E81E28">
        <w:t xml:space="preserve"> The results here suggest that reduced iron solids will play a key role in aquifers where they exist, where dynamic variations in redox will alter the surface mineralogy of reduced iron, possible decreasing or increasing radium retention</w:t>
      </w:r>
      <w:r w:rsidR="00832FDC">
        <w:t xml:space="preserve"> </w:t>
      </w:r>
      <w:r w:rsidR="00E81E28">
        <w:t>depending on specific solution conditions.</w:t>
      </w:r>
      <w:commentRangeEnd w:id="19"/>
      <w:r w:rsidR="004B4E03">
        <w:rPr>
          <w:rStyle w:val="CommentReference"/>
        </w:rPr>
        <w:commentReference w:id="19"/>
      </w:r>
    </w:p>
    <w:p w14:paraId="46557DF1" w14:textId="2518AC15" w:rsidR="00F80772" w:rsidRDefault="00D42F7E" w:rsidP="00B53860">
      <w:pPr>
        <w:spacing w:line="360" w:lineRule="auto"/>
      </w:pPr>
      <w:r>
        <w:t>SECTION 3.2 SURFACE COMPLEXATION MODELING</w:t>
      </w:r>
    </w:p>
    <w:p w14:paraId="3CCCC385" w14:textId="28EBEBE0" w:rsidR="00741E18" w:rsidRDefault="000A2B77" w:rsidP="00B53860">
      <w:pPr>
        <w:spacing w:line="360" w:lineRule="auto"/>
      </w:pPr>
      <w:r>
        <w:lastRenderedPageBreak/>
        <w:tab/>
      </w:r>
      <w:r w:rsidR="00CB077A">
        <w:t xml:space="preserve">A </w:t>
      </w:r>
      <w:r w:rsidR="007934FD">
        <w:t>single site, monodentate reaction</w:t>
      </w:r>
      <w:r w:rsidR="00CB077A">
        <w:t xml:space="preserve"> was used to describe Ra adsorption to goethite and ferrihydrite; constrained fitting of </w:t>
      </w:r>
      <w:r w:rsidR="004B4E03">
        <w:t>radium sorption reaction constants and total number of surface sites</w:t>
      </w:r>
      <w:commentRangeStart w:id="20"/>
      <w:r w:rsidR="00CB077A">
        <w:t xml:space="preserve"> </w:t>
      </w:r>
      <w:commentRangeEnd w:id="20"/>
      <w:r w:rsidR="009261AC">
        <w:rPr>
          <w:rStyle w:val="CommentReference"/>
        </w:rPr>
        <w:commentReference w:id="20"/>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xml:space="preserve"> </w:t>
      </w:r>
      <w:r w:rsidR="00F94CF4">
        <w:t>(</w:t>
      </w:r>
      <w:r w:rsidR="00493302">
        <w:t>table 2</w:t>
      </w:r>
      <w:r w:rsidR="00F94CF4">
        <w:t>)</w:t>
      </w:r>
      <w:r w:rsidR="00C07D4E">
        <w:t xml:space="preserve"> show that </w:t>
      </w:r>
      <w:r w:rsidR="004B4E03">
        <w:t>surface complex reaction constants are higher for ferrihydrite as compared to goethite, which is mirrored in the larger extent of sorption</w:t>
      </w:r>
      <w:r w:rsidR="004533F5">
        <w:t xml:space="preserve"> as normalized by surface area</w:t>
      </w:r>
      <w:r w:rsidR="00C07D4E">
        <w:t xml:space="preserve">. </w:t>
      </w:r>
      <w:r w:rsidR="00A94F9E">
        <w:t>M</w:t>
      </w:r>
      <w:r w:rsidR="002C589F">
        <w:t xml:space="preserve">odels of </w:t>
      </w:r>
      <w:r w:rsidR="00A94F9E">
        <w:t xml:space="preserve">solute adsorption to </w:t>
      </w:r>
      <w:r w:rsidR="0009437C">
        <w:t>fe</w:t>
      </w:r>
      <w:r w:rsidR="00E35EEC">
        <w:t>r</w:t>
      </w:r>
      <w:r w:rsidR="0009437C">
        <w:t>ri</w:t>
      </w:r>
      <w:r w:rsidR="00346B02">
        <w:t xml:space="preserve">hydrit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0D35D6">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1]", "plainTextFormattedCitation" : "[31]", "previouslyFormattedCitation" : "[29]" }, "properties" : { "noteIndex" : 0 }, "schema" : "https://github.com/citation-style-language/schema/raw/master/csl-citation.json" }</w:instrText>
      </w:r>
      <w:r w:rsidR="00346B02">
        <w:fldChar w:fldCharType="separate"/>
      </w:r>
      <w:r w:rsidR="000D35D6" w:rsidRPr="000D35D6">
        <w:rPr>
          <w:noProof/>
        </w:rPr>
        <w:t>[31]</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hat no weak site behavior was observed, since such low levels of radium were used</w:t>
      </w:r>
      <w:r w:rsidR="00346B02">
        <w:t xml:space="preserve">. </w:t>
      </w:r>
      <w:r w:rsidR="00F02AD5">
        <w:t xml:space="preserve">Sajih (2014) and Sverjensky (2006) also fitted their experimental data using a </w:t>
      </w:r>
      <w:r w:rsidR="00BE0432">
        <w:t>strong and weak site</w:t>
      </w:r>
      <w:r w:rsidR="00F02AD5">
        <w:t xml:space="preserve">, </w:t>
      </w:r>
      <w:r w:rsidR="00BE0432">
        <w:t>obtaining</w:t>
      </w:r>
      <w:r w:rsidR="00F02AD5">
        <w:t xml:space="preserve"> </w:t>
      </w:r>
      <w:r w:rsidR="00BE0432">
        <w:t xml:space="preserve">a strong site </w:t>
      </w:r>
      <w:r w:rsidR="00F02AD5">
        <w:t xml:space="preserve">complexation constant that </w:t>
      </w:r>
      <w:r w:rsidR="00BE0432">
        <w:t>was</w:t>
      </w:r>
      <w:r w:rsidR="00F02AD5">
        <w:t xml:space="preserve"> roughly 1-2 log units larger than found here. </w:t>
      </w:r>
      <w:r w:rsidR="00C66D4C">
        <w:t xml:space="preserve">These two studies also fitted two tetradentate reactions with a single site to fit radium and barium sorption to ferrihydrite and goethite </w:t>
      </w:r>
      <w:r w:rsidR="00346B02">
        <w:fldChar w:fldCharType="begin" w:fldLock="1"/>
      </w:r>
      <w:r w:rsidR="000D35D6">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36]", "plainTextFormattedCitation" : "[33], [36]", "previouslyFormattedCitation" : "[31], [34]" }, "properties" : { "noteIndex" : 0 }, "schema" : "https://github.com/citation-style-language/schema/raw/master/csl-citation.json" }</w:instrText>
      </w:r>
      <w:r w:rsidR="00346B02">
        <w:fldChar w:fldCharType="separate"/>
      </w:r>
      <w:r w:rsidR="000D35D6" w:rsidRPr="000D35D6">
        <w:rPr>
          <w:noProof/>
        </w:rPr>
        <w:t>[33], [36]</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651E46">
        <w:t>)</w:t>
      </w:r>
      <w:r w:rsidR="00D54B1B">
        <w:t>.</w:t>
      </w:r>
      <w:r w:rsidR="00E37D03">
        <w:t xml:space="preserve"> Fits to ferrihydrite data were </w:t>
      </w:r>
      <w:r w:rsidR="00F94CF4">
        <w:t>similar to the single strong site fit here</w:t>
      </w:r>
      <w:r w:rsidR="00E37D03">
        <w:t xml:space="preserve">, but the fits to the goethite data were </w:t>
      </w:r>
      <w:r w:rsidR="00F94CF4">
        <w:t xml:space="preserve">visually </w:t>
      </w:r>
      <w:commentRangeStart w:id="21"/>
      <w:r w:rsidR="00E37D03">
        <w:t>improved</w:t>
      </w:r>
      <w:commentRangeEnd w:id="21"/>
      <w:r w:rsidR="009261AC">
        <w:rPr>
          <w:rStyle w:val="CommentReference"/>
        </w:rPr>
        <w:commentReference w:id="21"/>
      </w:r>
      <w:r w:rsidR="00E37D03">
        <w:t xml:space="preserve"> using the tetradentate model.</w:t>
      </w:r>
      <w:r w:rsidR="00D54B1B">
        <w:t xml:space="preserve"> Moreover,</w:t>
      </w:r>
      <w:r w:rsidR="00E748D5">
        <w:t xml:space="preserve"> the fitted constants</w:t>
      </w:r>
      <w:r w:rsidR="00D40B97">
        <w:t xml:space="preserve"> for ferrihydrite</w:t>
      </w:r>
      <w:r w:rsidR="00E748D5">
        <w:t xml:space="preserve"> were </w:t>
      </w:r>
      <w:r w:rsidR="00F94CF4">
        <w:t>nearly 20 log units smaller in this model compared to theirs</w:t>
      </w:r>
      <w:r w:rsidR="002C0846">
        <w:t xml:space="preserve"> while</w:t>
      </w:r>
      <w:r w:rsidR="00D40B97">
        <w:t xml:space="preserve"> the goethite constants w</w:t>
      </w:r>
      <w:r w:rsidR="00F94CF4">
        <w:t>ere only 1-2 log units larger (Table 3)</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of ferrihydrite may vary substantially according to the method used for synthesis, which may account for some of the variance</w:t>
      </w:r>
      <w:r w:rsidR="00ED6F41">
        <w:t xml:space="preserve"> </w:t>
      </w:r>
      <w:r w:rsidR="00ED6F41">
        <w:fldChar w:fldCharType="begin" w:fldLock="1"/>
      </w:r>
      <w:r w:rsidR="000D35D6">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9]", "plainTextFormattedCitation" : "[49]", "previouslyFormattedCitation" : "[47]" }, "properties" : { "noteIndex" : 0 }, "schema" : "https://github.com/citation-style-language/schema/raw/master/csl-citation.json" }</w:instrText>
      </w:r>
      <w:r w:rsidR="00ED6F41">
        <w:fldChar w:fldCharType="separate"/>
      </w:r>
      <w:r w:rsidR="000D35D6" w:rsidRPr="000D35D6">
        <w:rPr>
          <w:noProof/>
        </w:rPr>
        <w:t>[49]</w:t>
      </w:r>
      <w:r w:rsidR="00ED6F41">
        <w:fldChar w:fldCharType="end"/>
      </w:r>
      <w:r w:rsidR="00D54B1B">
        <w:t xml:space="preserve">. </w:t>
      </w:r>
      <w:r w:rsidR="00737310">
        <w:t>It is unclear though, why there would be similarities in the sorption Kd values, but such larger differences in</w:t>
      </w:r>
      <w:r w:rsidR="008C44D7">
        <w:t xml:space="preserve"> fitted</w:t>
      </w:r>
      <w:r w:rsidR="00737310">
        <w:t xml:space="preserve"> log K</w:t>
      </w:r>
      <w:r w:rsidR="00E748D5">
        <w:t xml:space="preserve"> for surface complexation</w:t>
      </w:r>
      <w:r w:rsidR="00737310">
        <w:t>.</w:t>
      </w:r>
    </w:p>
    <w:p w14:paraId="2EEFBB1C" w14:textId="5EF63A67" w:rsidR="008C44D7" w:rsidRDefault="008C44D7" w:rsidP="00B53860">
      <w:pPr>
        <w:spacing w:line="360" w:lineRule="auto"/>
      </w:pPr>
      <w:r>
        <w:tab/>
        <w:t>Concentrations of Ra used here are far below the analytical detection limits of techniques used to describe and constrain the bonding environment of Ra to solids. Hence, SCM developed here for Ra ads</w:t>
      </w:r>
      <w:r w:rsidR="00F4023A">
        <w:t>orption is</w:t>
      </w:r>
      <w:r>
        <w:t xml:space="preserve"> compared with other studies that combine SCM with spectroscopic measurements, which were used to constrain surface reactions of other group 2 elements (Table 3). Surface site reactions involving these</w:t>
      </w:r>
      <w:r w:rsidR="00DD4636">
        <w:t xml:space="preserve"> other</w:t>
      </w:r>
      <w:r>
        <w:t xml:space="preserve"> elements may </w:t>
      </w:r>
      <w:r w:rsidR="00DD4636">
        <w:t>have similar coordination environment and complexation reactions with solid surfaces. X-ray absorption spectrosco</w:t>
      </w:r>
      <w:r w:rsidR="00991691">
        <w:t>py was used to examine Sr</w:t>
      </w:r>
      <w:r w:rsidR="00DD4636">
        <w:t xml:space="preserve"> binding with the surface of iron oxides</w:t>
      </w:r>
      <w:r w:rsidR="00991691">
        <w:t xml:space="preserve">, and illustrated that it forms outer sphere complexes with those surfaces </w:t>
      </w:r>
      <w:r w:rsidR="00991691">
        <w:fldChar w:fldCharType="begin" w:fldLock="1"/>
      </w:r>
      <w:r w:rsidR="000D35D6">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50], [51]", "plainTextFormattedCitation" : "[50], [51]", "previouslyFormattedCitation" : "[48], [49]" }, "properties" : { "noteIndex" : 0 }, "schema" : "https://github.com/citation-style-language/schema/raw/master/csl-citation.json" }</w:instrText>
      </w:r>
      <w:r w:rsidR="00991691">
        <w:fldChar w:fldCharType="separate"/>
      </w:r>
      <w:r w:rsidR="000D35D6" w:rsidRPr="000D35D6">
        <w:rPr>
          <w:noProof/>
        </w:rPr>
        <w:t>[50], [51]</w:t>
      </w:r>
      <w:r w:rsidR="00991691">
        <w:fldChar w:fldCharType="end"/>
      </w:r>
      <w:r w:rsidR="00991691">
        <w:t xml:space="preserve">. X-ray standing wave measurements of Sr near a rutile surface showed that it coordinated with four surface sites </w:t>
      </w:r>
      <w:r w:rsidR="00991691">
        <w:fldChar w:fldCharType="begin" w:fldLock="1"/>
      </w:r>
      <w:r w:rsidR="000D35D6">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43]", "plainTextFormattedCitation" : "[43]", "previouslyFormattedCitation" : "[41]" }, "properties" : { "noteIndex" : 0 }, "schema" : "https://github.com/citation-style-language/schema/raw/master/csl-citation.json" }</w:instrText>
      </w:r>
      <w:r w:rsidR="00991691">
        <w:fldChar w:fldCharType="separate"/>
      </w:r>
      <w:r w:rsidR="000D35D6" w:rsidRPr="000D35D6">
        <w:rPr>
          <w:noProof/>
        </w:rPr>
        <w:t>[43]</w:t>
      </w:r>
      <w:r w:rsidR="00991691">
        <w:fldChar w:fldCharType="end"/>
      </w:r>
      <w:r w:rsidR="00991691">
        <w:t xml:space="preserve">. A separate study used those x-ray standing wave measurements to constrain SCM of group II elements with iron oxides, suggesting that the observed rutile coordination was also occurring during </w:t>
      </w:r>
      <w:r w:rsidR="00991691">
        <w:lastRenderedPageBreak/>
        <w:t xml:space="preserve">sorption to iron oxides </w:t>
      </w:r>
      <w:r w:rsidR="00991691">
        <w:fldChar w:fldCharType="begin" w:fldLock="1"/>
      </w:r>
      <w:r w:rsidR="000D35D6">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plainTextFormattedCitation" : "[33]", "previouslyFormattedCitation" : "[31]" }, "properties" : { "noteIndex" : 0 }, "schema" : "https://github.com/citation-style-language/schema/raw/master/csl-citation.json" }</w:instrText>
      </w:r>
      <w:r w:rsidR="00991691">
        <w:fldChar w:fldCharType="separate"/>
      </w:r>
      <w:r w:rsidR="000D35D6" w:rsidRPr="000D35D6">
        <w:rPr>
          <w:noProof/>
        </w:rPr>
        <w:t>[33]</w:t>
      </w:r>
      <w:r w:rsidR="00991691">
        <w:fldChar w:fldCharType="end"/>
      </w:r>
      <w:r w:rsidR="00991691">
        <w:t xml:space="preserve">. Experimental fitting of SCM here, and for Sr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fldChar w:fldCharType="begin" w:fldLock="1"/>
      </w:r>
      <w:r w:rsidR="000D35D6">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5]", "plainTextFormattedCitation" : "[35]", "previouslyFormattedCitation" : "[33]" }, "properties" : { "noteIndex" : 0 }, "schema" : "https://github.com/citation-style-language/schema/raw/master/csl-citation.json" }</w:instrText>
      </w:r>
      <w:r w:rsidR="00991691">
        <w:fldChar w:fldCharType="separate"/>
      </w:r>
      <w:r w:rsidR="000D35D6" w:rsidRPr="000D35D6">
        <w:rPr>
          <w:noProof/>
        </w:rPr>
        <w:t>[35]</w:t>
      </w:r>
      <w:r w:rsidR="00991691">
        <w:fldChar w:fldCharType="end"/>
      </w:r>
      <w:r w:rsidR="00991691">
        <w:t>.</w:t>
      </w:r>
      <w:r w:rsidR="00F4023A">
        <w:t xml:space="preserve"> Similarly, there are large variations in the experimental methods that generate date used to fit these models </w:t>
      </w:r>
      <w:r w:rsidR="00F4023A">
        <w:fldChar w:fldCharType="begin" w:fldLock="1"/>
      </w:r>
      <w:r w:rsidR="000D35D6">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34]", "plainTextFormattedCitation" : "[34]", "previouslyFormattedCitation" : "[32]" }, "properties" : { "noteIndex" : 0 }, "schema" : "https://github.com/citation-style-language/schema/raw/master/csl-citation.json" }</w:instrText>
      </w:r>
      <w:r w:rsidR="00F4023A">
        <w:fldChar w:fldCharType="separate"/>
      </w:r>
      <w:r w:rsidR="000D35D6" w:rsidRPr="000D35D6">
        <w:rPr>
          <w:noProof/>
        </w:rPr>
        <w:t>[34]</w:t>
      </w:r>
      <w:r w:rsidR="00F4023A">
        <w:fldChar w:fldCharType="end"/>
      </w:r>
      <w:r w:rsidR="00F4023A">
        <w:t>. These complications underscore the need to make measurements of Ra sorption to mineral surfaces using the same spectroscopic techniques used for other group II elements.</w:t>
      </w:r>
    </w:p>
    <w:p w14:paraId="4DDC3865" w14:textId="61870CC2" w:rsidR="004D265C" w:rsidRDefault="00B261B9" w:rsidP="00B53860">
      <w:pPr>
        <w:spacing w:line="360" w:lineRule="auto"/>
        <w:ind w:firstLine="720"/>
      </w:pPr>
      <w:r>
        <w:t xml:space="preserve">Surface complexation modeling of radium </w:t>
      </w:r>
      <w:r w:rsidR="005E0705">
        <w:t>adsorption</w:t>
      </w:r>
      <w:r>
        <w:t xml:space="preserve"> </w:t>
      </w:r>
      <w:r w:rsidR="005E0705">
        <w:t xml:space="preserve">to </w:t>
      </w:r>
      <w:r>
        <w:t>sodium montm</w:t>
      </w:r>
      <w:r w:rsidR="00576FCF">
        <w:t>orillonite was</w:t>
      </w:r>
      <w:r w:rsidR="00DA5D18">
        <w:t xml:space="preserve"> initially</w:t>
      </w:r>
      <w:r w:rsidR="00576FCF">
        <w:t xml:space="preserve"> fit using </w:t>
      </w:r>
      <w:r w:rsidR="00DA5D18">
        <w:t>a surface site with two reactions, and a single exchange reaction (Figure 6</w:t>
      </w:r>
      <w:r w:rsidR="00112FD5">
        <w:t>a</w:t>
      </w:r>
      <w:r w:rsidR="00DA5D18">
        <w:t>).</w:t>
      </w:r>
      <w:r w:rsidR="00592FEF">
        <w:t xml:space="preserve"> </w:t>
      </w:r>
      <w:r w:rsidR="00EA6A04">
        <w:t>Fitting the data required</w:t>
      </w:r>
      <w:r>
        <w:t xml:space="preserve"> an exchange reaction where </w:t>
      </w:r>
      <w:commentRangeStart w:id="22"/>
      <w:r>
        <w:t>radium displaced sodium</w:t>
      </w:r>
      <w:r w:rsidR="00AF2CAB">
        <w:t xml:space="preserve"> in the inner layer of the clay</w:t>
      </w:r>
      <w:r w:rsidR="005E0705">
        <w:t xml:space="preserve"> </w:t>
      </w:r>
      <w:commentRangeEnd w:id="22"/>
      <w:r w:rsidR="007E7A4C">
        <w:rPr>
          <w:rStyle w:val="CommentReference"/>
        </w:rPr>
        <w:commentReference w:id="22"/>
      </w:r>
      <w:r w:rsidR="005E0705">
        <w:t>(table 2</w:t>
      </w:r>
      <w:r w:rsidR="00592FEF">
        <w:t>)</w:t>
      </w:r>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0D35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6], [27]", "plainTextFormattedCitation" : "[26], [27]", "previouslyFormattedCitation" : "[26], [27]" }, "properties" : { "noteIndex" : 0 }, "schema" : "https://github.com/citation-style-language/schema/raw/master/csl-citation.json" }</w:instrText>
      </w:r>
      <w:r w:rsidR="00AF2CAB">
        <w:fldChar w:fldCharType="separate"/>
      </w:r>
      <w:r w:rsidR="00DA03D9" w:rsidRPr="00DA03D9">
        <w:rPr>
          <w:noProof/>
        </w:rPr>
        <w:t>[26], [27]</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23"/>
      <w:r w:rsidR="00624C90">
        <w:t>complexes</w:t>
      </w:r>
      <w:commentRangeEnd w:id="23"/>
      <w:r w:rsidR="00583695">
        <w:rPr>
          <w:rStyle w:val="CommentReference"/>
        </w:rPr>
        <w:commentReference w:id="23"/>
      </w:r>
      <w:r w:rsidR="00624C90">
        <w:t xml:space="preserve"> </w:t>
      </w:r>
      <w:r w:rsidR="00592FEF">
        <w:t xml:space="preserve"> on the montmorillonite surface </w:t>
      </w:r>
      <w:r w:rsidR="00624C90">
        <w:fldChar w:fldCharType="begin" w:fldLock="1"/>
      </w:r>
      <w:r w:rsidR="000D35D6">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4]", "plainTextFormattedCitation" : "[44]", "previouslyFormattedCitation" : "[42]" }, "properties" : { "noteIndex" : 0 }, "schema" : "https://github.com/citation-style-language/schema/raw/master/csl-citation.json" }</w:instrText>
      </w:r>
      <w:r w:rsidR="00624C90">
        <w:fldChar w:fldCharType="separate"/>
      </w:r>
      <w:r w:rsidR="000D35D6" w:rsidRPr="000D35D6">
        <w:rPr>
          <w:noProof/>
        </w:rPr>
        <w:t>[44]</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0C0A01">
        <w:t>, instead using</w:t>
      </w:r>
      <w:r w:rsidR="009E1276">
        <w:t xml:space="preserve">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0D35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31], [52]", "plainTextFormattedCitation" : "[31], [52]", "previouslyFormattedCitation" : "[29], [50]" }, "properties" : { "noteIndex" : 0 }, "schema" : "https://github.com/citation-style-language/schema/raw/master/csl-citation.json" }</w:instrText>
      </w:r>
      <w:r w:rsidR="009E1276">
        <w:fldChar w:fldCharType="separate"/>
      </w:r>
      <w:r w:rsidR="000D35D6" w:rsidRPr="000D35D6">
        <w:rPr>
          <w:noProof/>
        </w:rPr>
        <w:t>[31], [52]</w:t>
      </w:r>
      <w:r w:rsidR="009E1276">
        <w:fldChar w:fldCharType="end"/>
      </w:r>
      <w:r w:rsidR="009E1276">
        <w:t>.</w:t>
      </w:r>
      <w:r w:rsidR="00244302">
        <w:t xml:space="preserve"> </w:t>
      </w:r>
      <w:r w:rsidR="007D34D5">
        <w:t>We also fitted a model using two sites to our data using</w:t>
      </w:r>
      <w:r w:rsidR="00112FD5">
        <w:t xml:space="preserve"> a similar formulation (Figure 6b</w:t>
      </w:r>
      <w:r w:rsidR="007D34D5">
        <w:t>)</w:t>
      </w:r>
      <w:r w:rsidR="000C0A01">
        <w:t xml:space="preserve"> which had visually similar fits to the single site, two reaction model.</w:t>
      </w:r>
      <w:r w:rsidR="007D34D5">
        <w:t xml:space="preserve"> </w:t>
      </w:r>
      <w:r w:rsidR="000C0A01">
        <w:t>T</w:t>
      </w:r>
      <w:commentRangeStart w:id="24"/>
      <w:r w:rsidR="00B338DA">
        <w:t>he</w:t>
      </w:r>
      <w:r w:rsidR="0092374D">
        <w:t xml:space="preserve"> designation of “strong” and “weak” sites</w:t>
      </w:r>
      <w:r w:rsidR="000C0A01">
        <w:t>, however,</w:t>
      </w:r>
      <w:r w:rsidR="0092374D">
        <w:t xml:space="preserve"> does not apply </w:t>
      </w:r>
      <w:r w:rsidR="000C0A01">
        <w:t>to the sites used in the two site</w:t>
      </w:r>
      <w:r w:rsidR="00B338DA">
        <w:t xml:space="preserve"> model</w:t>
      </w:r>
      <w:r w:rsidR="000C0A01">
        <w:t xml:space="preserve"> fitted here</w:t>
      </w:r>
      <w:r w:rsidR="00B338DA">
        <w:t xml:space="preserve"> </w:t>
      </w:r>
      <w:r w:rsidR="0092374D">
        <w:t>since both</w:t>
      </w:r>
      <w:r w:rsidR="007D34D5">
        <w:t xml:space="preserve"> were needed to describe</w:t>
      </w:r>
      <w:r w:rsidR="0092374D">
        <w:t xml:space="preserve"> sorption at the modeled</w:t>
      </w:r>
      <w:r w:rsidR="00B338DA">
        <w:t xml:space="preserve"> low</w:t>
      </w:r>
      <w:r w:rsidR="0092374D">
        <w:t xml:space="preserve"> levels of radium</w:t>
      </w:r>
      <w:commentRangeEnd w:id="24"/>
      <w:r w:rsidR="00204B86">
        <w:rPr>
          <w:rStyle w:val="CommentReference"/>
        </w:rPr>
        <w:commentReference w:id="24"/>
      </w:r>
      <w:r w:rsidR="00D03E35">
        <w:t xml:space="preserve">. The </w:t>
      </w:r>
      <w:r w:rsidR="001426B8">
        <w:t>number of fitted sites</w:t>
      </w:r>
      <w:r w:rsidR="00D03E35">
        <w:t xml:space="preserve"> </w:t>
      </w:r>
      <w:r w:rsidR="000C0A01">
        <w:t xml:space="preserve">in this two site model </w:t>
      </w:r>
      <w:r w:rsidR="00D03E35">
        <w:t>was also significantly lower than reported in the literature, with literature values producing poor fits</w:t>
      </w:r>
      <w:r w:rsidR="0092374D">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pHs, however, the fitted surface complexation constants </w:t>
      </w:r>
      <w:r w:rsidR="009D6242">
        <w:t xml:space="preserve">in either model </w:t>
      </w:r>
      <w:r w:rsidR="009E1276">
        <w:t>also suggest that radium binds more strongly with the clay surface than either of the iron oxides</w:t>
      </w:r>
      <w:r w:rsidR="00624C90">
        <w:t xml:space="preserve">. </w:t>
      </w:r>
    </w:p>
    <w:p w14:paraId="60B5A7D8" w14:textId="1BCF57D8" w:rsidR="003703BC" w:rsidRDefault="00204B86" w:rsidP="00B53860">
      <w:pPr>
        <w:spacing w:line="360" w:lineRule="auto"/>
        <w:ind w:firstLine="720"/>
      </w:pPr>
      <w:r>
        <w:t>Although</w:t>
      </w:r>
      <w:r w:rsidR="00624C90">
        <w:t xml:space="preserve"> </w:t>
      </w:r>
      <w:r>
        <w:t>SCM has not been extensively used</w:t>
      </w:r>
      <w:r w:rsidR="00467DF3">
        <w:t xml:space="preserve"> to examine group II cation</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0D35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7], [45], [52]", "plainTextFormattedCitation" : "[27], [45], [52]", "previouslyFormattedCitation" : "[27], [43], [50]" }, "properties" : { "noteIndex" : 0 }, "schema" : "https://github.com/citation-style-language/schema/raw/master/csl-citation.json" }</w:instrText>
      </w:r>
      <w:r w:rsidR="00624C90">
        <w:fldChar w:fldCharType="separate"/>
      </w:r>
      <w:r w:rsidR="000D35D6" w:rsidRPr="000D35D6">
        <w:rPr>
          <w:noProof/>
        </w:rPr>
        <w:t>[27], [45], [52]</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rsidR="005E3642">
        <w:t xml:space="preserve"> cations</w:t>
      </w:r>
      <w:r w:rsidR="009B4C95">
        <w:t xml:space="preserve"> </w:t>
      </w:r>
      <w:r>
        <w:t>show</w:t>
      </w:r>
      <w:r w:rsidR="009B4C95">
        <w:t xml:space="preserve"> a range of values from 0.7 to 398. </w:t>
      </w:r>
      <w:r w:rsidR="00D54B1B">
        <w:t xml:space="preserve">Here, the </w:t>
      </w:r>
      <w:r w:rsidR="005E3642">
        <w:t>exchange constant</w:t>
      </w:r>
      <w:r w:rsidR="009B4C95">
        <w:t xml:space="preserve">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w:t>
      </w:r>
      <w:r w:rsidR="00E501C7">
        <w:t xml:space="preserve">Since a large fraction of the observed Ra adsorption is associated with the exchange reaction (ie sorption observed at </w:t>
      </w:r>
      <w:r w:rsidR="00E501C7">
        <w:lastRenderedPageBreak/>
        <w:t xml:space="preserve">low pH), this competition from other metals will likely play a large role in controlling Ra sorption to montmorillonites. </w:t>
      </w:r>
      <w:r w:rsidR="00853600">
        <w:t xml:space="preserve">This matches with observations that increases in </w:t>
      </w:r>
      <w:r w:rsidR="00E96448">
        <w:t xml:space="preserve">ionic strength </w:t>
      </w:r>
      <w:r w:rsidR="00853600">
        <w:t xml:space="preserve">result in radium displacement </w:t>
      </w:r>
      <w:r w:rsidR="0085360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24]", "plainTextFormattedCitation" : "[13], [24]", "previouslyFormattedCitation" : "[13], [24]" }, "properties" : { "noteIndex" : 0 }, "schema" : "https://github.com/citation-style-language/schema/raw/master/csl-citation.json" }</w:instrText>
      </w:r>
      <w:r w:rsidR="00853600">
        <w:fldChar w:fldCharType="separate"/>
      </w:r>
      <w:r w:rsidR="00DA03D9" w:rsidRPr="00DA03D9">
        <w:rPr>
          <w:noProof/>
        </w:rPr>
        <w:t>[13], [24]</w:t>
      </w:r>
      <w:r w:rsidR="00853600">
        <w:fldChar w:fldCharType="end"/>
      </w:r>
      <w:r w:rsidR="00DC7B2B">
        <w:t>.</w:t>
      </w:r>
      <w:r w:rsidR="00624C90">
        <w:t xml:space="preserve"> Comparisons of </w:t>
      </w:r>
      <w:r w:rsidR="009F10FA">
        <w:t>the fitted</w:t>
      </w:r>
      <w:r w:rsidR="005E3642">
        <w:t xml:space="preserve"> surface complex</w:t>
      </w:r>
      <w:r w:rsidR="00624C90">
        <w:t xml:space="preserve"> reactions</w:t>
      </w:r>
      <w:r w:rsidR="009F10FA">
        <w:t xml:space="preserve"> here, in contrast, illustrate that </w:t>
      </w:r>
      <w:r w:rsidR="00162120">
        <w:t>the</w:t>
      </w:r>
      <w:r w:rsidR="00624C90">
        <w:t xml:space="preserve"> </w:t>
      </w:r>
      <w:r w:rsidR="00D54B1B">
        <w:t xml:space="preserve">extent of </w:t>
      </w:r>
      <w:r w:rsidR="00624C90">
        <w:t xml:space="preserve">radium </w:t>
      </w:r>
      <w:r w:rsidR="00D54B1B">
        <w:t xml:space="preserve">adsorption </w:t>
      </w:r>
      <w:r w:rsidR="004756A9">
        <w:t>in our study</w:t>
      </w:r>
      <w:r w:rsidR="00162120">
        <w:t xml:space="preserve"> is</w:t>
      </w:r>
      <w:r w:rsidR="00624C90">
        <w:t xml:space="preserve"> </w:t>
      </w:r>
      <w:r w:rsidR="005E3642">
        <w:t>noticeably larger</w:t>
      </w:r>
      <w:r w:rsidR="00D54B1B">
        <w:t xml:space="preserve"> </w:t>
      </w:r>
      <w:r w:rsidR="00624C90">
        <w:t xml:space="preserve">than that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commentRangeStart w:id="25"/>
      <w:r w:rsidR="00162120">
        <w:t>strong</w:t>
      </w:r>
      <w:commentRangeEnd w:id="25"/>
      <w:r w:rsidR="00F669FA">
        <w:rPr>
          <w:rStyle w:val="CommentReference"/>
        </w:rPr>
        <w:commentReference w:id="25"/>
      </w:r>
      <w:r w:rsidR="00162120">
        <w:t xml:space="preserve"> as that of tin </w:t>
      </w:r>
      <w:r w:rsidR="00162120">
        <w:fldChar w:fldCharType="begin" w:fldLock="1"/>
      </w:r>
      <w:r w:rsidR="000D35D6">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7], [53], [54]", "plainTextFormattedCitation" : "[27], [53], [54]", "previouslyFormattedCitation" : "[27], [51], [52]" }, "properties" : { "noteIndex" : 0 }, "schema" : "https://github.com/citation-style-language/schema/raw/master/csl-citation.json" }</w:instrText>
      </w:r>
      <w:r w:rsidR="00162120">
        <w:fldChar w:fldCharType="separate"/>
      </w:r>
      <w:r w:rsidR="000D35D6" w:rsidRPr="000D35D6">
        <w:rPr>
          <w:noProof/>
        </w:rPr>
        <w:t>[27], [53], [54]</w:t>
      </w:r>
      <w:r w:rsidR="00162120">
        <w:fldChar w:fldCharType="end"/>
      </w:r>
      <w:r w:rsidR="00162120">
        <w:t>.</w:t>
      </w:r>
      <w:r w:rsidR="00F669FA">
        <w:rPr>
          <w:rStyle w:val="CommentReference"/>
        </w:rPr>
        <w:commentReference w:id="26"/>
      </w:r>
      <w:r w:rsidR="00E501C7">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formations.</w:t>
      </w:r>
    </w:p>
    <w:p w14:paraId="56AD0508" w14:textId="723CCFEA" w:rsidR="00A57FB6" w:rsidRDefault="00DC4D83" w:rsidP="009C4B10">
      <w:pPr>
        <w:spacing w:line="360" w:lineRule="auto"/>
      </w:pPr>
      <w:r>
        <w:tab/>
        <w:t xml:space="preserve">Lastly, </w:t>
      </w:r>
      <w:r w:rsidR="00F669FA">
        <w:t xml:space="preserve">SCM of Ra adsorption to pyrite was performed </w:t>
      </w:r>
      <w:r w:rsidR="00757989">
        <w:t>using surficial S as</w:t>
      </w:r>
      <w:r w:rsidR="00F669FA">
        <w:t xml:space="preserve"> the</w:t>
      </w:r>
      <w:r w:rsidR="008A7689">
        <w:t xml:space="preserve"> adsorption site </w:t>
      </w:r>
      <w:r w:rsidR="008A7689">
        <w:fldChar w:fldCharType="begin" w:fldLock="1"/>
      </w:r>
      <w:r w:rsidR="000D35D6">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5]", "plainTextFormattedCitation" : "[55]", "previouslyFormattedCitation" : "[53]" }, "properties" : { "noteIndex" : 0 }, "schema" : "https://github.com/citation-style-language/schema/raw/master/csl-citation.json" }</w:instrText>
      </w:r>
      <w:r w:rsidR="008A7689">
        <w:fldChar w:fldCharType="separate"/>
      </w:r>
      <w:r w:rsidR="000D35D6" w:rsidRPr="000D35D6">
        <w:rPr>
          <w:noProof/>
        </w:rPr>
        <w:t>[55]</w:t>
      </w:r>
      <w:r w:rsidR="008A7689">
        <w:fldChar w:fldCharType="end"/>
      </w:r>
      <w:r w:rsidR="00F669FA">
        <w:t xml:space="preserve"> (table 2)</w:t>
      </w:r>
      <w:r w:rsidR="003856AC">
        <w:t xml:space="preserve">, based on a previous SCM that model Sr sorption to pyrite </w:t>
      </w:r>
      <w:r w:rsidR="003856AC">
        <w:fldChar w:fldCharType="begin" w:fldLock="1"/>
      </w:r>
      <w:r w:rsidR="000D35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48]", "plainTextFormattedCitation" : "[48]", "previouslyFormattedCitation" : "[46]" }, "properties" : { "noteIndex" : 0 }, "schema" : "https://github.com/citation-style-language/schema/raw/master/csl-citation.json" }</w:instrText>
      </w:r>
      <w:r w:rsidR="003856AC">
        <w:fldChar w:fldCharType="separate"/>
      </w:r>
      <w:r w:rsidR="000D35D6" w:rsidRPr="000D35D6">
        <w:rPr>
          <w:noProof/>
        </w:rPr>
        <w:t>[48]</w:t>
      </w:r>
      <w:r w:rsidR="003856AC">
        <w:fldChar w:fldCharType="end"/>
      </w:r>
      <w:r w:rsidR="00F669FA">
        <w:t>.</w:t>
      </w:r>
      <w:r w:rsidR="00E43548">
        <w:t xml:space="preserve"> The experimental results of that work did not</w:t>
      </w:r>
      <w:r w:rsidR="00F669FA">
        <w:t xml:space="preserve"> </w:t>
      </w:r>
      <w:r w:rsidR="00BE6D79">
        <w:t xml:space="preserve">observe Sr sorption on an unoxidized pyrite surface, so only the surface site and protonation constant were applied to the model here. </w:t>
      </w:r>
      <w:r w:rsidR="007D7DCD">
        <w:t>Model fits</w:t>
      </w:r>
      <w:r w:rsidR="00BE6D79">
        <w:t xml:space="preserve"> of Ra sorption</w:t>
      </w:r>
      <w:r w:rsidR="007D7DCD">
        <w:t xml:space="preserve"> capture the observed data points</w:t>
      </w:r>
      <w:r w:rsidR="00E17906">
        <w:t xml:space="preserve">, though </w:t>
      </w:r>
      <w:r w:rsidR="007D7DCD">
        <w:t>not as well</w:t>
      </w:r>
      <w:r w:rsidR="00E17906">
        <w:t xml:space="preserve"> as for </w:t>
      </w:r>
      <w:r w:rsidR="007D7DCD">
        <w:t xml:space="preserve">Ra adsorption to </w:t>
      </w:r>
      <w:r w:rsidR="00E17906">
        <w:t>montmorillonite or iron</w:t>
      </w:r>
      <w:r w:rsidR="008A7689">
        <w:t xml:space="preserve"> oxides (figure </w:t>
      </w:r>
      <w:r w:rsidR="00C71ED0">
        <w:t>7</w:t>
      </w:r>
      <w:r w:rsidR="008A7689">
        <w:t>)</w:t>
      </w:r>
      <w:r w:rsidR="00E17906">
        <w:t xml:space="preserve">. 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w:t>
      </w:r>
      <w:r w:rsidR="008A7689">
        <w:t xml:space="preserve"> </w:t>
      </w:r>
      <w:r w:rsidR="0048615D">
        <w:t>This confirms the results when comparing K</w:t>
      </w:r>
      <w:r w:rsidR="0048615D">
        <w:softHyphen/>
      </w:r>
      <w:r w:rsidR="0048615D">
        <w:rPr>
          <w:vertAlign w:val="subscript"/>
        </w:rPr>
        <w:t xml:space="preserve">d </w:t>
      </w:r>
      <w:r w:rsidR="0048615D">
        <w:t>values in</w:t>
      </w:r>
      <w:r w:rsidR="003856AC">
        <w:t xml:space="preserve"> </w:t>
      </w:r>
      <w:r w:rsidR="0048615D">
        <w:t>between minerals, yet is contradicted by the earlier K</w:t>
      </w:r>
      <w:r w:rsidR="0048615D">
        <w:softHyphen/>
      </w:r>
      <w:r w:rsidR="0048615D">
        <w:rPr>
          <w:vertAlign w:val="subscript"/>
        </w:rPr>
        <w:t xml:space="preserve">sa </w:t>
      </w:r>
      <w:r w:rsidR="0048615D">
        <w:t>results which showed that pyrite had the largest amount of sorption per unit surface area.</w:t>
      </w:r>
      <w:r w:rsidR="007D7DCD">
        <w:t xml:space="preserve"> </w:t>
      </w:r>
      <w:r w:rsidR="0048615D">
        <w:t>Increases in the total number of surface sites in the</w:t>
      </w:r>
      <w:r w:rsidR="00A058D4">
        <w:t xml:space="preserve"> SCM were not able to</w:t>
      </w:r>
      <w:r w:rsidR="0048615D">
        <w:t xml:space="preserve"> fit the experimental data</w:t>
      </w:r>
      <w:r w:rsidR="00A058D4">
        <w:t xml:space="preserve"> accurately</w:t>
      </w:r>
      <w:r w:rsidR="0048615D">
        <w:t xml:space="preserve">, suggesting therefore that the formulation of the SCM is likely inaccurate with respect to the actual surface complexes Ra forms with the pyrite </w:t>
      </w:r>
      <w:r w:rsidR="0048615D" w:rsidRPr="00DF3928">
        <w:t>surface.</w:t>
      </w:r>
    </w:p>
    <w:p w14:paraId="533CC959" w14:textId="01D74619" w:rsidR="00FC274B" w:rsidRPr="00DF3928" w:rsidRDefault="003856AC" w:rsidP="009C4B10">
      <w:pPr>
        <w:spacing w:line="360" w:lineRule="auto"/>
      </w:pPr>
      <w:r>
        <w:tab/>
      </w:r>
      <w:r w:rsidR="00D11505">
        <w:t xml:space="preserve">It is difficult to explain why previous studies have not observed adsorption of Sr to a cleaned and unoxidized pyrite surface, yet we have observed appreciable sorption of Ra to pyrite. </w:t>
      </w:r>
      <w:r w:rsidR="00BE6D79">
        <w:t>Aside from the previously referenced Sr sorption modeling work, we could not find any other study that specifically examined Ra or other group II cation sorption</w:t>
      </w:r>
      <w:r w:rsidR="0019279F">
        <w:t xml:space="preserve"> to unoxidized pyrite surfaces. </w:t>
      </w:r>
      <w:r w:rsidR="00BE6D79">
        <w:t>However, many</w:t>
      </w:r>
      <w:r w:rsidR="00597F4B">
        <w:t xml:space="preserve"> have</w:t>
      </w:r>
      <w:r w:rsidR="00642643">
        <w:t xml:space="preserve"> used a variety of experimental and spectroscopic techniques to study </w:t>
      </w:r>
      <w:r w:rsidR="00BE6D79">
        <w:t>redox active metal ions sorption to the pyrite surface</w:t>
      </w:r>
      <w:r w:rsidR="00642643">
        <w:t xml:space="preserve">, which often includes redox reactions between the metal ion and pyrite surface groups </w:t>
      </w:r>
      <w:r w:rsidR="00597F4B">
        <w:fldChar w:fldCharType="begin" w:fldLock="1"/>
      </w:r>
      <w:r w:rsidR="000D35D6">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48], [55]\u2013[60]", "plainTextFormattedCitation" : "[48], [55]\u2013[60]", "previouslyFormattedCitation" : "[46], [53]\u2013[58]" }, "properties" : { "noteIndex" : 0 }, "schema" : "https://github.com/citation-style-language/schema/raw/master/csl-citation.json" }</w:instrText>
      </w:r>
      <w:r w:rsidR="00597F4B">
        <w:fldChar w:fldCharType="separate"/>
      </w:r>
      <w:r w:rsidR="000D35D6" w:rsidRPr="000D35D6">
        <w:rPr>
          <w:noProof/>
        </w:rPr>
        <w:t>[48], [55]–[60]</w:t>
      </w:r>
      <w:r w:rsidR="00597F4B">
        <w:fldChar w:fldCharType="end"/>
      </w:r>
      <w:r w:rsidR="00597F4B">
        <w:t xml:space="preserve">. </w:t>
      </w:r>
      <w:r w:rsidR="00D566F1">
        <w:t>The results of these studies imply that</w:t>
      </w:r>
      <w:r w:rsidR="00522456">
        <w:t xml:space="preserve"> redox active metal ions in solutions with Ra may alter t</w:t>
      </w:r>
      <w:r w:rsidR="00D566F1">
        <w:t xml:space="preserve">he pyrite surface, consequentially </w:t>
      </w:r>
      <w:r w:rsidR="00522456">
        <w:t>block</w:t>
      </w:r>
      <w:r w:rsidR="00D566F1">
        <w:t>ing</w:t>
      </w:r>
      <w:r w:rsidR="00522456">
        <w:t xml:space="preserve"> or</w:t>
      </w:r>
      <w:r w:rsidR="00D566F1">
        <w:t xml:space="preserve"> enhancing</w:t>
      </w:r>
      <w:r w:rsidR="00522456">
        <w:t xml:space="preserve"> Ra sorption.</w:t>
      </w:r>
      <w:r w:rsidR="00642643">
        <w:t xml:space="preserve"> </w:t>
      </w:r>
      <w:r w:rsidR="00B61AF4">
        <w:t>A notable</w:t>
      </w:r>
      <w:r w:rsidR="00642643">
        <w:t xml:space="preserve"> </w:t>
      </w:r>
      <w:r w:rsidR="0019279F">
        <w:t>study of</w:t>
      </w:r>
      <w:r w:rsidR="0085428B">
        <w:t xml:space="preserve"> </w:t>
      </w:r>
      <w:r w:rsidR="0019279F">
        <w:t xml:space="preserve">an oxidized synthetic pyrite </w:t>
      </w:r>
      <w:r w:rsidR="0085428B">
        <w:t>under</w:t>
      </w:r>
      <w:r w:rsidR="00B61AF4">
        <w:t xml:space="preserve"> an</w:t>
      </w:r>
      <w:r w:rsidR="0085428B">
        <w:t xml:space="preserve"> extremely O</w:t>
      </w:r>
      <w:r w:rsidR="0085428B">
        <w:rPr>
          <w:vertAlign w:val="subscript"/>
        </w:rPr>
        <w:t xml:space="preserve">2 </w:t>
      </w:r>
      <w:r w:rsidR="0019279F">
        <w:t>free atmosphere</w:t>
      </w:r>
      <w:r w:rsidR="0085428B">
        <w:t xml:space="preserve"> (O</w:t>
      </w:r>
      <w:r w:rsidR="0085428B">
        <w:rPr>
          <w:vertAlign w:val="subscript"/>
        </w:rPr>
        <w:t>2</w:t>
      </w:r>
      <w:r w:rsidR="0085428B">
        <w:t xml:space="preserve"> &lt; </w:t>
      </w:r>
      <w:r w:rsidR="0019279F">
        <w:t xml:space="preserve">0.01 ppm) found that As(III) sorption was similar to other studies of As(III) sorption to unoxidized pyrite in less rigorously anaerobic </w:t>
      </w:r>
      <w:r w:rsidR="0019279F">
        <w:lastRenderedPageBreak/>
        <w:t>systems</w:t>
      </w:r>
      <w:r w:rsidR="00575F3A">
        <w:t xml:space="preserve"> (O</w:t>
      </w:r>
      <w:r w:rsidR="00575F3A">
        <w:rPr>
          <w:vertAlign w:val="subscript"/>
        </w:rPr>
        <w:t xml:space="preserve">2 </w:t>
      </w:r>
      <w:r w:rsidR="00575F3A">
        <w:t>&lt; 1 ppm)</w:t>
      </w:r>
      <w:r w:rsidR="0019279F">
        <w:t xml:space="preserve"> </w:t>
      </w:r>
      <w:r w:rsidR="0019279F">
        <w:fldChar w:fldCharType="begin" w:fldLock="1"/>
      </w:r>
      <w:r w:rsidR="000D35D6">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61]", "plainTextFormattedCitation" : "[61]", "previouslyFormattedCitation" : "[59]" }, "properties" : { "noteIndex" : 0 }, "schema" : "https://github.com/citation-style-language/schema/raw/master/csl-citation.json" }</w:instrText>
      </w:r>
      <w:r w:rsidR="0019279F">
        <w:fldChar w:fldCharType="separate"/>
      </w:r>
      <w:r w:rsidR="000D35D6" w:rsidRPr="000D35D6">
        <w:rPr>
          <w:noProof/>
        </w:rPr>
        <w:t>[61]</w:t>
      </w:r>
      <w:r w:rsidR="0019279F">
        <w:fldChar w:fldCharType="end"/>
      </w:r>
      <w:r w:rsidR="00575F3A">
        <w:t>. This suggests that pyrite typically considered “unoxidized” (including the pyrite surface used here) have some differences in surface chemistry compared to a “pristine” synthetic pyrite surface</w:t>
      </w:r>
      <w:r w:rsidR="0019279F">
        <w:t>.</w:t>
      </w:r>
      <w:r w:rsidR="00B61AF4">
        <w:t xml:space="preserve"> It is possible that differences in pyrite treatment and cleaning during experiments can drive differences in surface sites that result in this unexpected Ra sorption. Two different natural pyrites were used in the experiment here and for studying Sr sorption, thus it</w:t>
      </w:r>
      <w:r w:rsidR="00E60645">
        <w:t xml:space="preserve"> is also possible there are structural differences relating to impurity lattice substitutions or other inclusions into the pyrite</w:t>
      </w:r>
      <w:r w:rsidR="00EC38A6">
        <w:t xml:space="preserve"> </w:t>
      </w:r>
      <w:r w:rsidR="00EC38A6">
        <w:fldChar w:fldCharType="begin" w:fldLock="1"/>
      </w:r>
      <w:r w:rsidR="000D35D6">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5]", "plainTextFormattedCitation" : "[55]", "previouslyFormattedCitation" : "[53]" }, "properties" : { "noteIndex" : 0 }, "schema" : "https://github.com/citation-style-language/schema/raw/master/csl-citation.json" }</w:instrText>
      </w:r>
      <w:r w:rsidR="00EC38A6">
        <w:fldChar w:fldCharType="separate"/>
      </w:r>
      <w:r w:rsidR="000D35D6" w:rsidRPr="000D35D6">
        <w:rPr>
          <w:noProof/>
        </w:rPr>
        <w:t>[55]</w:t>
      </w:r>
      <w:r w:rsidR="00EC38A6">
        <w:fldChar w:fldCharType="end"/>
      </w:r>
      <w:r w:rsidR="00E60645">
        <w:t xml:space="preserve">. </w:t>
      </w:r>
      <w:r w:rsidR="00FE146D">
        <w:t xml:space="preserve">Only spectroscopic investigation of Ra sorption to pyrite surface can </w:t>
      </w:r>
      <w:r w:rsidR="00EC38A6">
        <w:t>elucidate</w:t>
      </w:r>
      <w:r w:rsidR="00FE146D">
        <w:t xml:space="preserve"> the large differe</w:t>
      </w:r>
      <w:r w:rsidR="00AA4247">
        <w:t>nce</w:t>
      </w:r>
      <w:r w:rsidR="00EC38A6">
        <w:t>s between Sr and Ra sorption as well as enable the</w:t>
      </w:r>
      <w:r w:rsidR="00AA4247">
        <w:t xml:space="preserve"> development of an SCM that accurately predicts Ra speciation in the presence of an unoxidized pyrite surface.</w:t>
      </w:r>
    </w:p>
    <w:p w14:paraId="2B735AB6" w14:textId="13B74679" w:rsidR="00525F81" w:rsidRDefault="00525F81" w:rsidP="00B53860">
      <w:pPr>
        <w:spacing w:line="360" w:lineRule="auto"/>
      </w:pPr>
      <w:r>
        <w:t>SECTION 3.3: IMPLICATIONS FOR RADIUM AS TRACER</w:t>
      </w:r>
      <w:r>
        <w:tab/>
      </w:r>
    </w:p>
    <w:p w14:paraId="0F9B1A4B" w14:textId="08F995D6" w:rsidR="00B03733" w:rsidRDefault="00C702BC" w:rsidP="00D87B9E">
      <w:pPr>
        <w:spacing w:line="360" w:lineRule="auto"/>
        <w:ind w:firstLine="720"/>
      </w:pPr>
      <w:commentRangeStart w:id="27"/>
      <w:r>
        <w:t>The experimental results here confirm that iron oxides play a key role in retaining radium in natural environments</w:t>
      </w:r>
      <w:r w:rsidR="00A57FB6">
        <w:t>, but also illustrate that Ra bound most extensively to Na-montmorilliont</w:t>
      </w:r>
      <w:r w:rsidR="008A7689">
        <w:t>e</w:t>
      </w:r>
      <w:r w:rsidR="00A57FB6">
        <w:t xml:space="preserve">, a 2:1 layer clay with a solute-accessible </w:t>
      </w:r>
      <w:commentRangeStart w:id="28"/>
      <w:r w:rsidR="00A57FB6">
        <w:t>interlayer</w:t>
      </w:r>
      <w:commentRangeEnd w:id="28"/>
      <w:r w:rsidR="00363B39">
        <w:rPr>
          <w:rStyle w:val="CommentReference"/>
        </w:rPr>
        <w:commentReference w:id="28"/>
      </w:r>
      <w:r w:rsidR="00B25948">
        <w:t xml:space="preserve"> and that pyrite demonstrates sorption at circumneutral or basic pH values</w:t>
      </w:r>
      <w:r w:rsidR="00A57FB6">
        <w:t>.</w:t>
      </w:r>
      <w:r w:rsidR="00B25948">
        <w:t xml:space="preserve"> Pyrite sorption was most extensive of all minerals when normalized by surface area, followed by Na-montmorillonite, ferrihydrite, and then goethite.</w:t>
      </w:r>
      <w:r w:rsidR="00A57FB6">
        <w:t xml:space="preserve"> 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13], [24], [28]", "plainTextFormattedCitation" : "[13], [24], [28]", "previouslyFormattedCitation" : "[13], [24], [28]" }, "properties" : { "noteIndex" : 0 }, "schema" : "https://github.com/citation-style-language/schema/raw/master/csl-citation.json" }</w:instrText>
      </w:r>
      <w:r>
        <w:fldChar w:fldCharType="separate"/>
      </w:r>
      <w:r w:rsidR="00DA03D9" w:rsidRPr="00DA03D9">
        <w:rPr>
          <w:noProof/>
        </w:rPr>
        <w:t>[13], [24], [28]</w:t>
      </w:r>
      <w:r>
        <w:fldChar w:fldCharType="end"/>
      </w:r>
      <w:r>
        <w:t>.</w:t>
      </w:r>
      <w:r w:rsidR="00176158">
        <w:t xml:space="preserve"> </w:t>
      </w:r>
      <w:r w:rsidR="005E7096">
        <w:t xml:space="preserve">SCM reaction </w:t>
      </w:r>
      <w:r w:rsidR="00176158">
        <w:t xml:space="preserve">constants for Ra adsorption to goethite and ferrihydrite found here differed from previous studies using the same suite of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5E7096">
        <w:t xml:space="preserve">We also present SCM results for Ra sorption to Na-montmorillonite and pyrite, noting that further investigation is necessary to constrain Ra sorption to these minerals, especially when including competition with other metal ions.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e) is used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1FE1157F" w14:textId="089EC6A8" w:rsidR="00C03C8C" w:rsidRDefault="00B03733" w:rsidP="00FC1CBD">
      <w:pPr>
        <w:spacing w:line="360" w:lineRule="auto"/>
        <w:ind w:firstLine="720"/>
      </w:pPr>
      <w:commentRangeStart w:id="29"/>
      <w:r>
        <w:t>R</w:t>
      </w:r>
      <w:r w:rsidR="002C583C">
        <w:t>adium isotopes have</w:t>
      </w:r>
      <w:r w:rsidR="001F06AE">
        <w:t xml:space="preserve"> </w:t>
      </w:r>
      <w:r>
        <w:t xml:space="preserve">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0D35D6">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62]", "plainTextFormattedCitation" : "[8], [62]", "previouslyFormattedCitation" : "[8], [60]" }, "properties" : { "noteIndex" : 0 }, "schema" : "https://github.com/citation-style-language/schema/raw/master/csl-citation.json" }</w:instrText>
      </w:r>
      <w:r>
        <w:fldChar w:fldCharType="separate"/>
      </w:r>
      <w:r w:rsidR="000D35D6" w:rsidRPr="000D35D6">
        <w:rPr>
          <w:noProof/>
        </w:rPr>
        <w:t>[8], [62]</w:t>
      </w:r>
      <w:r>
        <w:fldChar w:fldCharType="end"/>
      </w:r>
      <w:r>
        <w:t xml:space="preserve">. The models used thus far are relatively simple mixing models, </w:t>
      </w:r>
      <w:r>
        <w:lastRenderedPageBreak/>
        <w:t xml:space="preserve">where transport within porous media is not considered </w:t>
      </w:r>
      <w:r>
        <w:fldChar w:fldCharType="begin" w:fldLock="1"/>
      </w:r>
      <w:r w:rsidR="000D35D6">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63]", "plainTextFormattedCitation" : "[63]", "previouslyFormattedCitation" : "[61]" }, "properties" : { "noteIndex" : 0 }, "schema" : "https://github.com/citation-style-language/schema/raw/master/csl-citation.json" }</w:instrText>
      </w:r>
      <w:r>
        <w:fldChar w:fldCharType="separate"/>
      </w:r>
      <w:r w:rsidR="000D35D6" w:rsidRPr="000D35D6">
        <w:rPr>
          <w:noProof/>
        </w:rPr>
        <w:t>[63]</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0D35D6">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64]", "plainTextFormattedCitation" : "[64]", "previouslyFormattedCitation" : "[62]" }, "properties" : { "noteIndex" : 0 }, "schema" : "https://github.com/citation-style-language/schema/raw/master/csl-citation.json" }</w:instrText>
      </w:r>
      <w:r w:rsidR="00191E6F">
        <w:fldChar w:fldCharType="separate"/>
      </w:r>
      <w:r w:rsidR="000D35D6" w:rsidRPr="000D35D6">
        <w:rPr>
          <w:noProof/>
        </w:rPr>
        <w:t>[64]</w:t>
      </w:r>
      <w:r w:rsidR="00191E6F">
        <w:fldChar w:fldCharType="end"/>
      </w:r>
      <w:r w:rsidR="006736D8">
        <w:t xml:space="preserve">. </w:t>
      </w:r>
      <w:r w:rsidR="00E724BE">
        <w:t xml:space="preserve">Previous </w:t>
      </w:r>
      <w:r w:rsidR="009752E8">
        <w:t>s</w:t>
      </w:r>
      <w:r w:rsidR="00737E14">
        <w:t xml:space="preserve">tudies of radium </w:t>
      </w:r>
      <w:r w:rsidR="002D1E2C">
        <w:t xml:space="preserve">sorption </w:t>
      </w:r>
      <w:r w:rsidR="00737E14">
        <w:t>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B25948">
        <w:t xml:space="preserve"> radium sorption</w:t>
      </w:r>
      <w:r w:rsidR="00737E14">
        <w:t>.</w:t>
      </w:r>
      <w:r w:rsidR="001F06AE">
        <w:t xml:space="preserve"> It also highlights areas in need of additional work to better quantify these transport processes.</w:t>
      </w:r>
      <w:r w:rsidR="001D4B59">
        <w:t xml:space="preserve"> Further study, particularly probing radium</w:t>
      </w:r>
      <w:r w:rsidR="00B25948">
        <w:t xml:space="preserve"> complexation</w:t>
      </w:r>
      <w:r w:rsidR="001D4B59">
        <w:t xml:space="preserve"> at these surfaces</w:t>
      </w:r>
      <w:r w:rsidR="001806A6">
        <w:t xml:space="preserve">, </w:t>
      </w:r>
      <w:r w:rsidR="002C583C">
        <w:t xml:space="preserve">interactions with redox sensitive metal ions, </w:t>
      </w:r>
      <w:r w:rsidR="001806A6">
        <w:t>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commentRangeEnd w:id="29"/>
      <w:r w:rsidR="00A24BA3">
        <w:rPr>
          <w:rStyle w:val="CommentReference"/>
        </w:rPr>
        <w:commentReference w:id="29"/>
      </w:r>
      <w:commentRangeEnd w:id="27"/>
      <w:r w:rsidR="00A03484">
        <w:rPr>
          <w:rStyle w:val="CommentReference"/>
        </w:rPr>
        <w:commentReference w:id="27"/>
      </w:r>
    </w:p>
    <w:p w14:paraId="7CF11BBC" w14:textId="64DB5ECE" w:rsidR="000D35D6" w:rsidRPr="000D35D6" w:rsidRDefault="00F563F7" w:rsidP="000D35D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D35D6" w:rsidRPr="000D35D6">
        <w:rPr>
          <w:rFonts w:ascii="Calibri" w:hAnsi="Calibri" w:cs="Calibri"/>
          <w:noProof/>
          <w:szCs w:val="24"/>
        </w:rPr>
        <w:t>[1]</w:t>
      </w:r>
      <w:r w:rsidR="000D35D6" w:rsidRPr="000D35D6">
        <w:rPr>
          <w:rFonts w:ascii="Calibri" w:hAnsi="Calibri" w:cs="Calibri"/>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0D35D6" w:rsidRPr="000D35D6">
        <w:rPr>
          <w:rFonts w:ascii="Calibri" w:hAnsi="Calibri" w:cs="Calibri"/>
          <w:i/>
          <w:iCs/>
          <w:noProof/>
          <w:szCs w:val="24"/>
        </w:rPr>
        <w:t>Environ. Sci. Technol.</w:t>
      </w:r>
      <w:r w:rsidR="000D35D6" w:rsidRPr="000D35D6">
        <w:rPr>
          <w:rFonts w:ascii="Calibri" w:hAnsi="Calibri" w:cs="Calibri"/>
          <w:noProof/>
          <w:szCs w:val="24"/>
        </w:rPr>
        <w:t>, vol. 48, no. 8, pp. 4596–4603, 2014.</w:t>
      </w:r>
    </w:p>
    <w:p w14:paraId="48C1F308"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w:t>
      </w:r>
      <w:r w:rsidRPr="000D35D6">
        <w:rPr>
          <w:rFonts w:ascii="Calibri" w:hAnsi="Calibri" w:cs="Calibri"/>
          <w:noProof/>
          <w:szCs w:val="24"/>
        </w:rPr>
        <w:tab/>
        <w:t xml:space="preserve">J. Subramanian and R. Govindan, “Lung cancer in never smokers: a review.,” </w:t>
      </w:r>
      <w:r w:rsidRPr="000D35D6">
        <w:rPr>
          <w:rFonts w:ascii="Calibri" w:hAnsi="Calibri" w:cs="Calibri"/>
          <w:i/>
          <w:iCs/>
          <w:noProof/>
          <w:szCs w:val="24"/>
        </w:rPr>
        <w:t>J. Clin. Oncol.</w:t>
      </w:r>
      <w:r w:rsidRPr="000D35D6">
        <w:rPr>
          <w:rFonts w:ascii="Calibri" w:hAnsi="Calibri" w:cs="Calibri"/>
          <w:noProof/>
          <w:szCs w:val="24"/>
        </w:rPr>
        <w:t>, vol. 25, no. 5, pp. 561–70, 2007.</w:t>
      </w:r>
    </w:p>
    <w:p w14:paraId="53955DEF"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w:t>
      </w:r>
      <w:r w:rsidRPr="000D35D6">
        <w:rPr>
          <w:rFonts w:ascii="Calibri" w:hAnsi="Calibri" w:cs="Calibri"/>
          <w:noProof/>
          <w:szCs w:val="24"/>
        </w:rPr>
        <w:tab/>
        <w:t xml:space="preserve">A. P. Jones, “Indoor air quality and health,” </w:t>
      </w:r>
      <w:r w:rsidRPr="000D35D6">
        <w:rPr>
          <w:rFonts w:ascii="Calibri" w:hAnsi="Calibri" w:cs="Calibri"/>
          <w:i/>
          <w:iCs/>
          <w:noProof/>
          <w:szCs w:val="24"/>
        </w:rPr>
        <w:t>Atmos. Environ.</w:t>
      </w:r>
      <w:r w:rsidRPr="000D35D6">
        <w:rPr>
          <w:rFonts w:ascii="Calibri" w:hAnsi="Calibri" w:cs="Calibri"/>
          <w:noProof/>
          <w:szCs w:val="24"/>
        </w:rPr>
        <w:t>, vol. 33, no. 28, pp. 4535–4564, 1999.</w:t>
      </w:r>
    </w:p>
    <w:p w14:paraId="24418679"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w:t>
      </w:r>
      <w:r w:rsidRPr="000D35D6">
        <w:rPr>
          <w:rFonts w:ascii="Calibri" w:hAnsi="Calibri" w:cs="Calibri"/>
          <w:noProof/>
          <w:szCs w:val="24"/>
        </w:rPr>
        <w:tab/>
        <w:t xml:space="preserve">N. Lu and C. F. V Mason, “Sorption-desorption behavior of strontium-85 onto montmorillonite and silica colloids,” </w:t>
      </w:r>
      <w:r w:rsidRPr="000D35D6">
        <w:rPr>
          <w:rFonts w:ascii="Calibri" w:hAnsi="Calibri" w:cs="Calibri"/>
          <w:i/>
          <w:iCs/>
          <w:noProof/>
          <w:szCs w:val="24"/>
        </w:rPr>
        <w:t>Appl. Geochemistry</w:t>
      </w:r>
      <w:r w:rsidRPr="000D35D6">
        <w:rPr>
          <w:rFonts w:ascii="Calibri" w:hAnsi="Calibri" w:cs="Calibri"/>
          <w:noProof/>
          <w:szCs w:val="24"/>
        </w:rPr>
        <w:t>, vol. 16, no. 14, pp. 1653–1662, 2001.</w:t>
      </w:r>
    </w:p>
    <w:p w14:paraId="00D091F9"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w:t>
      </w:r>
      <w:r w:rsidRPr="000D35D6">
        <w:rPr>
          <w:rFonts w:ascii="Calibri" w:hAnsi="Calibri" w:cs="Calibri"/>
          <w:noProof/>
          <w:szCs w:val="24"/>
        </w:rPr>
        <w:tab/>
        <w:t xml:space="preserve">Z. Szabo, V. T. dePaul, J. M. Fischer, T. F. Kraemer, and E. Jacobsen, “Occurrence and geochemistry of radium in water from principal drinking-water aquifer systems of the United States,” </w:t>
      </w:r>
      <w:r w:rsidRPr="000D35D6">
        <w:rPr>
          <w:rFonts w:ascii="Calibri" w:hAnsi="Calibri" w:cs="Calibri"/>
          <w:i/>
          <w:iCs/>
          <w:noProof/>
          <w:szCs w:val="24"/>
        </w:rPr>
        <w:t>Appl. Geochemistry</w:t>
      </w:r>
      <w:r w:rsidRPr="000D35D6">
        <w:rPr>
          <w:rFonts w:ascii="Calibri" w:hAnsi="Calibri" w:cs="Calibri"/>
          <w:noProof/>
          <w:szCs w:val="24"/>
        </w:rPr>
        <w:t>, vol. 27, no. 3, pp. 729–752, 2012.</w:t>
      </w:r>
    </w:p>
    <w:p w14:paraId="5C7CB1E8"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6]</w:t>
      </w:r>
      <w:r w:rsidRPr="000D35D6">
        <w:rPr>
          <w:rFonts w:ascii="Calibri" w:hAnsi="Calibri" w:cs="Calibri"/>
          <w:noProof/>
          <w:szCs w:val="24"/>
        </w:rPr>
        <w:tab/>
        <w:t xml:space="preserve">E. Barbot, N. S. Vidic, K. B. Gregory, and R. D. Vidic, “Spatial and temporal correlation of water quality parameters of produced waters from devonian-age shale following hydraulic fracturing.,” </w:t>
      </w:r>
      <w:r w:rsidRPr="000D35D6">
        <w:rPr>
          <w:rFonts w:ascii="Calibri" w:hAnsi="Calibri" w:cs="Calibri"/>
          <w:i/>
          <w:iCs/>
          <w:noProof/>
          <w:szCs w:val="24"/>
        </w:rPr>
        <w:t>Environ. Sci. Technol.</w:t>
      </w:r>
      <w:r w:rsidRPr="000D35D6">
        <w:rPr>
          <w:rFonts w:ascii="Calibri" w:hAnsi="Calibri" w:cs="Calibri"/>
          <w:noProof/>
          <w:szCs w:val="24"/>
        </w:rPr>
        <w:t>, vol. 47, no. 6, pp. 2562–9, Mar. 2013.</w:t>
      </w:r>
    </w:p>
    <w:p w14:paraId="36C1F0D1"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7]</w:t>
      </w:r>
      <w:r w:rsidRPr="000D35D6">
        <w:rPr>
          <w:rFonts w:ascii="Calibri" w:hAnsi="Calibri" w:cs="Calibri"/>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0D35D6">
        <w:rPr>
          <w:rFonts w:ascii="Calibri" w:hAnsi="Calibri" w:cs="Calibri"/>
          <w:i/>
          <w:iCs/>
          <w:noProof/>
          <w:szCs w:val="24"/>
        </w:rPr>
        <w:t>Environ. Sci. Technol.</w:t>
      </w:r>
      <w:r w:rsidRPr="000D35D6">
        <w:rPr>
          <w:rFonts w:ascii="Calibri" w:hAnsi="Calibri" w:cs="Calibri"/>
          <w:noProof/>
          <w:szCs w:val="24"/>
        </w:rPr>
        <w:t>, vol. 43, pp. 1769–1775, 2009.</w:t>
      </w:r>
    </w:p>
    <w:p w14:paraId="49405792"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8]</w:t>
      </w:r>
      <w:r w:rsidRPr="000D35D6">
        <w:rPr>
          <w:rFonts w:ascii="Calibri" w:hAnsi="Calibri" w:cs="Calibri"/>
          <w:noProof/>
          <w:szCs w:val="24"/>
        </w:rPr>
        <w:tab/>
        <w:t xml:space="preserve">N. Lauer and A. Vengosh, “Age Dating Oil and Gas Wastewater Spills Using Radium Isotopes and Their Decay Products in Impacted Soil and Sediment,” </w:t>
      </w:r>
      <w:r w:rsidRPr="000D35D6">
        <w:rPr>
          <w:rFonts w:ascii="Calibri" w:hAnsi="Calibri" w:cs="Calibri"/>
          <w:i/>
          <w:iCs/>
          <w:noProof/>
          <w:szCs w:val="24"/>
        </w:rPr>
        <w:t>Environ. Sci. Technol. Lett.</w:t>
      </w:r>
      <w:r w:rsidRPr="000D35D6">
        <w:rPr>
          <w:rFonts w:ascii="Calibri" w:hAnsi="Calibri" w:cs="Calibri"/>
          <w:noProof/>
          <w:szCs w:val="24"/>
        </w:rPr>
        <w:t>, p. acs.estlett.6b00118, 2016.</w:t>
      </w:r>
    </w:p>
    <w:p w14:paraId="446C471E"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9]</w:t>
      </w:r>
      <w:r w:rsidRPr="000D35D6">
        <w:rPr>
          <w:rFonts w:ascii="Calibri" w:hAnsi="Calibri" w:cs="Calibri"/>
          <w:noProof/>
          <w:szCs w:val="24"/>
        </w:rPr>
        <w:tab/>
        <w:t xml:space="preserve">W. S. Moore, “Sources and fluxes of submarine groundwater discharge delineated by radium isotopes,” </w:t>
      </w:r>
      <w:r w:rsidRPr="000D35D6">
        <w:rPr>
          <w:rFonts w:ascii="Calibri" w:hAnsi="Calibri" w:cs="Calibri"/>
          <w:i/>
          <w:iCs/>
          <w:noProof/>
          <w:szCs w:val="24"/>
        </w:rPr>
        <w:t>Biogeochemistry</w:t>
      </w:r>
      <w:r w:rsidRPr="000D35D6">
        <w:rPr>
          <w:rFonts w:ascii="Calibri" w:hAnsi="Calibri" w:cs="Calibri"/>
          <w:noProof/>
          <w:szCs w:val="24"/>
        </w:rPr>
        <w:t>, vol. 66, no. 1, pp. 75–93, 2003.</w:t>
      </w:r>
    </w:p>
    <w:p w14:paraId="08F123E4"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10]</w:t>
      </w:r>
      <w:r w:rsidRPr="000D35D6">
        <w:rPr>
          <w:rFonts w:ascii="Calibri" w:hAnsi="Calibri" w:cs="Calibri"/>
          <w:noProof/>
          <w:szCs w:val="24"/>
        </w:rPr>
        <w:tab/>
        <w:t xml:space="preserve">B. Burnett, J. Chanton, J. Christoff, E. Kontar, S. Krupa, M. Lambert, W. Moore, D. O’Rourke, R. Paulsen, C. Smith, L. Smith, and M. Taniguchi, “Assessing methodologies for measuring groundwater discharge to the ocean,” </w:t>
      </w:r>
      <w:r w:rsidRPr="000D35D6">
        <w:rPr>
          <w:rFonts w:ascii="Calibri" w:hAnsi="Calibri" w:cs="Calibri"/>
          <w:i/>
          <w:iCs/>
          <w:noProof/>
          <w:szCs w:val="24"/>
        </w:rPr>
        <w:t>Eos, Trans. Am. Geophys. Union</w:t>
      </w:r>
      <w:r w:rsidRPr="000D35D6">
        <w:rPr>
          <w:rFonts w:ascii="Calibri" w:hAnsi="Calibri" w:cs="Calibri"/>
          <w:noProof/>
          <w:szCs w:val="24"/>
        </w:rPr>
        <w:t>, vol. 83, no. 11, p. 117, 2002.</w:t>
      </w:r>
    </w:p>
    <w:p w14:paraId="25FA9B13"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lastRenderedPageBreak/>
        <w:t>[11]</w:t>
      </w:r>
      <w:r w:rsidRPr="000D35D6">
        <w:rPr>
          <w:rFonts w:ascii="Calibri" w:hAnsi="Calibri" w:cs="Calibri"/>
          <w:noProof/>
          <w:szCs w:val="24"/>
        </w:rPr>
        <w:tab/>
        <w:t xml:space="preserve">M. E. Gonneea, P. J. Morris, H. Dulaiova, and M. a. Charette, “New perspectives on radium behavior within a subterranean estuary,” </w:t>
      </w:r>
      <w:r w:rsidRPr="000D35D6">
        <w:rPr>
          <w:rFonts w:ascii="Calibri" w:hAnsi="Calibri" w:cs="Calibri"/>
          <w:i/>
          <w:iCs/>
          <w:noProof/>
          <w:szCs w:val="24"/>
        </w:rPr>
        <w:t>Mar. Chem.</w:t>
      </w:r>
      <w:r w:rsidRPr="000D35D6">
        <w:rPr>
          <w:rFonts w:ascii="Calibri" w:hAnsi="Calibri" w:cs="Calibri"/>
          <w:noProof/>
          <w:szCs w:val="24"/>
        </w:rPr>
        <w:t>, vol. 109, no. 3–4, pp. 250–267, 2008.</w:t>
      </w:r>
    </w:p>
    <w:p w14:paraId="1A1BF90D"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12]</w:t>
      </w:r>
      <w:r w:rsidRPr="000D35D6">
        <w:rPr>
          <w:rFonts w:ascii="Calibri" w:hAnsi="Calibri" w:cs="Calibri"/>
          <w:noProof/>
          <w:szCs w:val="24"/>
        </w:rPr>
        <w:tab/>
        <w:t xml:space="preserve">N. R. Warner, C. a. Christie, R. B. Jackson, and A. Vengosh, “Impacts of shale gas wastewater disposal on water quality in Western Pennsylvania,” </w:t>
      </w:r>
      <w:r w:rsidRPr="000D35D6">
        <w:rPr>
          <w:rFonts w:ascii="Calibri" w:hAnsi="Calibri" w:cs="Calibri"/>
          <w:i/>
          <w:iCs/>
          <w:noProof/>
          <w:szCs w:val="24"/>
        </w:rPr>
        <w:t>Environ. Sci. Technol.</w:t>
      </w:r>
      <w:r w:rsidRPr="000D35D6">
        <w:rPr>
          <w:rFonts w:ascii="Calibri" w:hAnsi="Calibri" w:cs="Calibri"/>
          <w:noProof/>
          <w:szCs w:val="24"/>
        </w:rPr>
        <w:t>, vol. 47, pp. 11849–11857, 2013.</w:t>
      </w:r>
    </w:p>
    <w:p w14:paraId="3E2E36B3"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13]</w:t>
      </w:r>
      <w:r w:rsidRPr="000D35D6">
        <w:rPr>
          <w:rFonts w:ascii="Calibri" w:hAnsi="Calibri" w:cs="Calibri"/>
          <w:noProof/>
          <w:szCs w:val="24"/>
        </w:rPr>
        <w:tab/>
        <w:t>S. Fesenko, F. Carvalho, P. Martin, W. S. Moore, and T. Yankovich, “Radium in the Environment,” 2014.</w:t>
      </w:r>
    </w:p>
    <w:p w14:paraId="0DF535BD"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14]</w:t>
      </w:r>
      <w:r w:rsidRPr="000D35D6">
        <w:rPr>
          <w:rFonts w:ascii="Calibri" w:hAnsi="Calibri" w:cs="Calibri"/>
          <w:noProof/>
          <w:szCs w:val="24"/>
        </w:rPr>
        <w:tab/>
        <w:t xml:space="preserve">R. A. Zielinski and J. R. Budahn, “Mode of occurrence and environmental mobility of oil-field radioactive material at US Geological Survey research site B, Osage-Skiatook Project, northeastern Oklahoma,” </w:t>
      </w:r>
      <w:r w:rsidRPr="000D35D6">
        <w:rPr>
          <w:rFonts w:ascii="Calibri" w:hAnsi="Calibri" w:cs="Calibri"/>
          <w:i/>
          <w:iCs/>
          <w:noProof/>
          <w:szCs w:val="24"/>
        </w:rPr>
        <w:t>Appl. Geochemistry</w:t>
      </w:r>
      <w:r w:rsidRPr="000D35D6">
        <w:rPr>
          <w:rFonts w:ascii="Calibri" w:hAnsi="Calibri" w:cs="Calibri"/>
          <w:noProof/>
          <w:szCs w:val="24"/>
        </w:rPr>
        <w:t>, vol. 22, no. 10, pp. 2125–2137, 2007.</w:t>
      </w:r>
    </w:p>
    <w:p w14:paraId="131B5CCB"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15]</w:t>
      </w:r>
      <w:r w:rsidRPr="000D35D6">
        <w:rPr>
          <w:rFonts w:ascii="Calibri" w:hAnsi="Calibri" w:cs="Calibri"/>
          <w:noProof/>
          <w:szCs w:val="24"/>
        </w:rPr>
        <w:tab/>
        <w:t xml:space="preserve">D. Porcelli and P. W. Swarzenski, “The Behavior of U- and Th-series Nuclides in Groundwater,” </w:t>
      </w:r>
      <w:r w:rsidRPr="000D35D6">
        <w:rPr>
          <w:rFonts w:ascii="Calibri" w:hAnsi="Calibri" w:cs="Calibri"/>
          <w:i/>
          <w:iCs/>
          <w:noProof/>
          <w:szCs w:val="24"/>
        </w:rPr>
        <w:t>Rev. Mineral. Geochemistry</w:t>
      </w:r>
      <w:r w:rsidRPr="000D35D6">
        <w:rPr>
          <w:rFonts w:ascii="Calibri" w:hAnsi="Calibri" w:cs="Calibri"/>
          <w:noProof/>
          <w:szCs w:val="24"/>
        </w:rPr>
        <w:t>, vol. 52, no. 1, pp. 317–361, 2003.</w:t>
      </w:r>
    </w:p>
    <w:p w14:paraId="1BC39604"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16]</w:t>
      </w:r>
      <w:r w:rsidRPr="000D35D6">
        <w:rPr>
          <w:rFonts w:ascii="Calibri" w:hAnsi="Calibri" w:cs="Calibri"/>
          <w:noProof/>
          <w:szCs w:val="24"/>
        </w:rPr>
        <w:tab/>
        <w:t xml:space="preserve">M. Grivé, L. Duro, E. Colàs, and E. Giffaut, “Thermodynamic data selection applied to radionuclides and chemotoxic elements: An overview of the ThermoChimie-TDB,” </w:t>
      </w:r>
      <w:r w:rsidRPr="000D35D6">
        <w:rPr>
          <w:rFonts w:ascii="Calibri" w:hAnsi="Calibri" w:cs="Calibri"/>
          <w:i/>
          <w:iCs/>
          <w:noProof/>
          <w:szCs w:val="24"/>
        </w:rPr>
        <w:t>Appl. Geochemistry</w:t>
      </w:r>
      <w:r w:rsidRPr="000D35D6">
        <w:rPr>
          <w:rFonts w:ascii="Calibri" w:hAnsi="Calibri" w:cs="Calibri"/>
          <w:noProof/>
          <w:szCs w:val="24"/>
        </w:rPr>
        <w:t>, vol. 55, pp. 85–94, Apr. 2015.</w:t>
      </w:r>
    </w:p>
    <w:p w14:paraId="395EC8C2"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17]</w:t>
      </w:r>
      <w:r w:rsidRPr="000D35D6">
        <w:rPr>
          <w:rFonts w:ascii="Calibri" w:hAnsi="Calibri" w:cs="Calibri"/>
          <w:noProof/>
          <w:szCs w:val="24"/>
        </w:rPr>
        <w:tab/>
        <w:t xml:space="preserve">P. Beneš, P. Strejc, Z. Lukavec, and Z. Borovec, “Interaction of radium with freshwater sediments and their mineral components. I.,” </w:t>
      </w:r>
      <w:r w:rsidRPr="000D35D6">
        <w:rPr>
          <w:rFonts w:ascii="Calibri" w:hAnsi="Calibri" w:cs="Calibri"/>
          <w:i/>
          <w:iCs/>
          <w:noProof/>
          <w:szCs w:val="24"/>
        </w:rPr>
        <w:t>J. Radioanal. Nucl. Chem. Artic.</w:t>
      </w:r>
      <w:r w:rsidRPr="000D35D6">
        <w:rPr>
          <w:rFonts w:ascii="Calibri" w:hAnsi="Calibri" w:cs="Calibri"/>
          <w:noProof/>
          <w:szCs w:val="24"/>
        </w:rPr>
        <w:t>, vol. 82, no. 2, pp. 275–285, May 1984.</w:t>
      </w:r>
    </w:p>
    <w:p w14:paraId="044881E3"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18]</w:t>
      </w:r>
      <w:r w:rsidRPr="000D35D6">
        <w:rPr>
          <w:rFonts w:ascii="Calibri" w:hAnsi="Calibri" w:cs="Calibri"/>
          <w:noProof/>
          <w:szCs w:val="24"/>
        </w:rPr>
        <w:tab/>
        <w:t xml:space="preserve">S. Bassot, D. Stammose, and S. Benitah, “Radium behaviour during ferric oxi-hydroxides ageing,” </w:t>
      </w:r>
      <w:r w:rsidRPr="000D35D6">
        <w:rPr>
          <w:rFonts w:ascii="Calibri" w:hAnsi="Calibri" w:cs="Calibri"/>
          <w:i/>
          <w:iCs/>
          <w:noProof/>
          <w:szCs w:val="24"/>
        </w:rPr>
        <w:t>Radioprotection</w:t>
      </w:r>
      <w:r w:rsidRPr="000D35D6">
        <w:rPr>
          <w:rFonts w:ascii="Calibri" w:hAnsi="Calibri" w:cs="Calibri"/>
          <w:noProof/>
          <w:szCs w:val="24"/>
        </w:rPr>
        <w:t>, vol. 40, pp. S277–S283, Jun. 2005.</w:t>
      </w:r>
    </w:p>
    <w:p w14:paraId="6CAB98E9"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19]</w:t>
      </w:r>
      <w:r w:rsidRPr="000D35D6">
        <w:rPr>
          <w:rFonts w:ascii="Calibri" w:hAnsi="Calibri" w:cs="Calibri"/>
          <w:noProof/>
          <w:szCs w:val="24"/>
        </w:rPr>
        <w:tab/>
        <w:t xml:space="preserve">I. Nirdosh, W. Trembley, and C. Johnson, “Adsorption-desorption studies on the 226Ra-hydrated metal oxide systems,” </w:t>
      </w:r>
      <w:r w:rsidRPr="000D35D6">
        <w:rPr>
          <w:rFonts w:ascii="Calibri" w:hAnsi="Calibri" w:cs="Calibri"/>
          <w:i/>
          <w:iCs/>
          <w:noProof/>
          <w:szCs w:val="24"/>
        </w:rPr>
        <w:t>Hydrometallurgy</w:t>
      </w:r>
      <w:r w:rsidRPr="000D35D6">
        <w:rPr>
          <w:rFonts w:ascii="Calibri" w:hAnsi="Calibri" w:cs="Calibri"/>
          <w:noProof/>
          <w:szCs w:val="24"/>
        </w:rPr>
        <w:t>, vol. 24, no. 2, pp. 237–248, 1990.</w:t>
      </w:r>
    </w:p>
    <w:p w14:paraId="0E160C5F"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0]</w:t>
      </w:r>
      <w:r w:rsidRPr="000D35D6">
        <w:rPr>
          <w:rFonts w:ascii="Calibri" w:hAnsi="Calibri" w:cs="Calibri"/>
          <w:noProof/>
          <w:szCs w:val="24"/>
        </w:rPr>
        <w:tab/>
        <w:t xml:space="preserve">L. Ames, J. McGarrah, and B. Walker, “Sorption of trace constituents from aqueous solutions onto secondary minerals. II. Radium,” </w:t>
      </w:r>
      <w:r w:rsidRPr="000D35D6">
        <w:rPr>
          <w:rFonts w:ascii="Calibri" w:hAnsi="Calibri" w:cs="Calibri"/>
          <w:i/>
          <w:iCs/>
          <w:noProof/>
          <w:szCs w:val="24"/>
        </w:rPr>
        <w:t>Clays Clay Miner.</w:t>
      </w:r>
      <w:r w:rsidRPr="000D35D6">
        <w:rPr>
          <w:rFonts w:ascii="Calibri" w:hAnsi="Calibri" w:cs="Calibri"/>
          <w:noProof/>
          <w:szCs w:val="24"/>
        </w:rPr>
        <w:t>, vol. 31, no. 5, pp. 335–342, 1983.</w:t>
      </w:r>
    </w:p>
    <w:p w14:paraId="7EE5575F"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1]</w:t>
      </w:r>
      <w:r w:rsidRPr="000D35D6">
        <w:rPr>
          <w:rFonts w:ascii="Calibri" w:hAnsi="Calibri" w:cs="Calibri"/>
          <w:noProof/>
          <w:szCs w:val="24"/>
        </w:rPr>
        <w:tab/>
        <w:t xml:space="preserve">E. R. Landa and D. F. Reid, “Sorption of radium-226 from oil-production brine by sediments and soils,” </w:t>
      </w:r>
      <w:r w:rsidRPr="000D35D6">
        <w:rPr>
          <w:rFonts w:ascii="Calibri" w:hAnsi="Calibri" w:cs="Calibri"/>
          <w:i/>
          <w:iCs/>
          <w:noProof/>
          <w:szCs w:val="24"/>
        </w:rPr>
        <w:t>Environ. Geol.</w:t>
      </w:r>
      <w:r w:rsidRPr="000D35D6">
        <w:rPr>
          <w:rFonts w:ascii="Calibri" w:hAnsi="Calibri" w:cs="Calibri"/>
          <w:noProof/>
          <w:szCs w:val="24"/>
        </w:rPr>
        <w:t>, vol. 5, no. 1, pp. 1–8, 1983.</w:t>
      </w:r>
    </w:p>
    <w:p w14:paraId="3F55E6ED"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2]</w:t>
      </w:r>
      <w:r w:rsidRPr="000D35D6">
        <w:rPr>
          <w:rFonts w:ascii="Calibri" w:hAnsi="Calibri" w:cs="Calibri"/>
          <w:noProof/>
          <w:szCs w:val="24"/>
        </w:rPr>
        <w:tab/>
        <w:t xml:space="preserve">D. J. Greeman, A. W. Rose, J. W. Washington, R. R. Dobos, and E. J. Ciolkosz, “Geochemistry of radium in soils of the Eastern United States,” </w:t>
      </w:r>
      <w:r w:rsidRPr="000D35D6">
        <w:rPr>
          <w:rFonts w:ascii="Calibri" w:hAnsi="Calibri" w:cs="Calibri"/>
          <w:i/>
          <w:iCs/>
          <w:noProof/>
          <w:szCs w:val="24"/>
        </w:rPr>
        <w:t>Appl. Geochemistry</w:t>
      </w:r>
      <w:r w:rsidRPr="000D35D6">
        <w:rPr>
          <w:rFonts w:ascii="Calibri" w:hAnsi="Calibri" w:cs="Calibri"/>
          <w:noProof/>
          <w:szCs w:val="24"/>
        </w:rPr>
        <w:t>, vol. 14, no. 3, pp. 365–385, 1999.</w:t>
      </w:r>
    </w:p>
    <w:p w14:paraId="5D88DF0C"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3]</w:t>
      </w:r>
      <w:r w:rsidRPr="000D35D6">
        <w:rPr>
          <w:rFonts w:ascii="Calibri" w:hAnsi="Calibri" w:cs="Calibri"/>
          <w:noProof/>
          <w:szCs w:val="24"/>
        </w:rPr>
        <w:tab/>
        <w:t xml:space="preserve">J. S. Nathwani and C. R. Phillips, “Adsorption of 226Ra by soils (I),” </w:t>
      </w:r>
      <w:r w:rsidRPr="000D35D6">
        <w:rPr>
          <w:rFonts w:ascii="Calibri" w:hAnsi="Calibri" w:cs="Calibri"/>
          <w:i/>
          <w:iCs/>
          <w:noProof/>
          <w:szCs w:val="24"/>
        </w:rPr>
        <w:t>Chemosphere</w:t>
      </w:r>
      <w:r w:rsidRPr="000D35D6">
        <w:rPr>
          <w:rFonts w:ascii="Calibri" w:hAnsi="Calibri" w:cs="Calibri"/>
          <w:noProof/>
          <w:szCs w:val="24"/>
        </w:rPr>
        <w:t>, vol. 8, no. 5, pp. 285–291, Jan. 1979.</w:t>
      </w:r>
    </w:p>
    <w:p w14:paraId="66E1BE1A"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4]</w:t>
      </w:r>
      <w:r w:rsidRPr="000D35D6">
        <w:rPr>
          <w:rFonts w:ascii="Calibri" w:hAnsi="Calibri" w:cs="Calibri"/>
          <w:noProof/>
          <w:szCs w:val="24"/>
        </w:rPr>
        <w:tab/>
        <w:t xml:space="preserve">A. J. Beck and M. a. Cochran, “Controls on solid-solution partitioning of radium in saturated marine sands,” </w:t>
      </w:r>
      <w:r w:rsidRPr="000D35D6">
        <w:rPr>
          <w:rFonts w:ascii="Calibri" w:hAnsi="Calibri" w:cs="Calibri"/>
          <w:i/>
          <w:iCs/>
          <w:noProof/>
          <w:szCs w:val="24"/>
        </w:rPr>
        <w:t>Mar. Chem.</w:t>
      </w:r>
      <w:r w:rsidRPr="000D35D6">
        <w:rPr>
          <w:rFonts w:ascii="Calibri" w:hAnsi="Calibri" w:cs="Calibri"/>
          <w:noProof/>
          <w:szCs w:val="24"/>
        </w:rPr>
        <w:t>, vol. 156, pp. 38–48, Oct. 2013.</w:t>
      </w:r>
    </w:p>
    <w:p w14:paraId="7D46D71D"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5]</w:t>
      </w:r>
      <w:r w:rsidRPr="000D35D6">
        <w:rPr>
          <w:rFonts w:ascii="Calibri" w:hAnsi="Calibri" w:cs="Calibri"/>
          <w:noProof/>
          <w:szCs w:val="24"/>
        </w:rPr>
        <w:tab/>
        <w:t>E. Bas, “Adsorption behavior of strontium on binary mineral mixtures of Montmorillonite and Kaolinite,” vol. 64, pp. 957–964, 2006.</w:t>
      </w:r>
    </w:p>
    <w:p w14:paraId="21B7746A"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6]</w:t>
      </w:r>
      <w:r w:rsidRPr="000D35D6">
        <w:rPr>
          <w:rFonts w:ascii="Calibri" w:hAnsi="Calibri" w:cs="Calibri"/>
          <w:noProof/>
          <w:szCs w:val="24"/>
        </w:rPr>
        <w:tab/>
        <w:t xml:space="preserve">A. Kraepiel, K. C. Keiler, and F. M. M. Morel, “A Model for Metal Adsorption on Montmorillonite.,” </w:t>
      </w:r>
      <w:r w:rsidRPr="000D35D6">
        <w:rPr>
          <w:rFonts w:ascii="Calibri" w:hAnsi="Calibri" w:cs="Calibri"/>
          <w:i/>
          <w:iCs/>
          <w:noProof/>
          <w:szCs w:val="24"/>
        </w:rPr>
        <w:t>J. Colloid Interface Sci.</w:t>
      </w:r>
      <w:r w:rsidRPr="000D35D6">
        <w:rPr>
          <w:rFonts w:ascii="Calibri" w:hAnsi="Calibri" w:cs="Calibri"/>
          <w:noProof/>
          <w:szCs w:val="24"/>
        </w:rPr>
        <w:t>, vol. 210, no. 1, pp. 43–54, 1999.</w:t>
      </w:r>
    </w:p>
    <w:p w14:paraId="15F9CA2C"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7]</w:t>
      </w:r>
      <w:r w:rsidRPr="000D35D6">
        <w:rPr>
          <w:rFonts w:ascii="Calibri" w:hAnsi="Calibri" w:cs="Calibri"/>
          <w:noProof/>
          <w:szCs w:val="24"/>
        </w:rPr>
        <w:tab/>
        <w:t xml:space="preserve">M. H. Bradbury and B. Baeyens, “Modelling the sorption of Mn(II), Co(II), Ni(II), Zn(II), Cd(II), </w:t>
      </w:r>
      <w:r w:rsidRPr="000D35D6">
        <w:rPr>
          <w:rFonts w:ascii="Calibri" w:hAnsi="Calibri" w:cs="Calibri"/>
          <w:noProof/>
          <w:szCs w:val="24"/>
        </w:rPr>
        <w:lastRenderedPageBreak/>
        <w:t xml:space="preserve">Eu(III), Am(III), Sn(IV), Th(IV), Np(V) and U(VI) on montmorillonite: Linear free energy relationships and estimates of surface binding constants for some selected heavy metals and actinide,” </w:t>
      </w:r>
      <w:r w:rsidRPr="000D35D6">
        <w:rPr>
          <w:rFonts w:ascii="Calibri" w:hAnsi="Calibri" w:cs="Calibri"/>
          <w:i/>
          <w:iCs/>
          <w:noProof/>
          <w:szCs w:val="24"/>
        </w:rPr>
        <w:t>Geochim. Cosmochim. Acta</w:t>
      </w:r>
      <w:r w:rsidRPr="000D35D6">
        <w:rPr>
          <w:rFonts w:ascii="Calibri" w:hAnsi="Calibri" w:cs="Calibri"/>
          <w:noProof/>
          <w:szCs w:val="24"/>
        </w:rPr>
        <w:t>, vol. 69, no. 4, pp. 875–892, 2005.</w:t>
      </w:r>
    </w:p>
    <w:p w14:paraId="2ACDAE49"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8]</w:t>
      </w:r>
      <w:r w:rsidRPr="000D35D6">
        <w:rPr>
          <w:rFonts w:ascii="Calibri" w:hAnsi="Calibri" w:cs="Calibri"/>
          <w:noProof/>
          <w:szCs w:val="24"/>
        </w:rPr>
        <w:tab/>
        <w:t xml:space="preserve">S. Tamamura, T. Takada, J. Tomita, S. Nagao, K. Fukushi, and M. Yamamoto, “Salinity dependence of 226Ra adsorption on montmorillonite and kaolinite,” </w:t>
      </w:r>
      <w:r w:rsidRPr="000D35D6">
        <w:rPr>
          <w:rFonts w:ascii="Calibri" w:hAnsi="Calibri" w:cs="Calibri"/>
          <w:i/>
          <w:iCs/>
          <w:noProof/>
          <w:szCs w:val="24"/>
        </w:rPr>
        <w:t>J. Radioanal. Nucl. Chem.</w:t>
      </w:r>
      <w:r w:rsidRPr="000D35D6">
        <w:rPr>
          <w:rFonts w:ascii="Calibri" w:hAnsi="Calibri" w:cs="Calibri"/>
          <w:noProof/>
          <w:szCs w:val="24"/>
        </w:rPr>
        <w:t>, vol. 299, no. 1, pp. 569–575, Sep. 2013.</w:t>
      </w:r>
    </w:p>
    <w:p w14:paraId="2FA3F81E"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29]</w:t>
      </w:r>
      <w:r w:rsidRPr="000D35D6">
        <w:rPr>
          <w:rFonts w:ascii="Calibri" w:hAnsi="Calibri" w:cs="Calibri"/>
          <w:noProof/>
          <w:szCs w:val="24"/>
        </w:rPr>
        <w:tab/>
        <w:t xml:space="preserve">C. M. Bethke and P. V. Brady, “How the Kd Approach Undermines Ground Water Cleanup,” </w:t>
      </w:r>
      <w:r w:rsidRPr="000D35D6">
        <w:rPr>
          <w:rFonts w:ascii="Calibri" w:hAnsi="Calibri" w:cs="Calibri"/>
          <w:i/>
          <w:iCs/>
          <w:noProof/>
          <w:szCs w:val="24"/>
        </w:rPr>
        <w:t>Ground Water</w:t>
      </w:r>
      <w:r w:rsidRPr="000D35D6">
        <w:rPr>
          <w:rFonts w:ascii="Calibri" w:hAnsi="Calibri" w:cs="Calibri"/>
          <w:noProof/>
          <w:szCs w:val="24"/>
        </w:rPr>
        <w:t>, vol. 38, no. 3, pp. 435–443, May 2000.</w:t>
      </w:r>
    </w:p>
    <w:p w14:paraId="40726952"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0]</w:t>
      </w:r>
      <w:r w:rsidRPr="000D35D6">
        <w:rPr>
          <w:rFonts w:ascii="Calibri" w:hAnsi="Calibri" w:cs="Calibri"/>
          <w:noProof/>
          <w:szCs w:val="24"/>
        </w:rPr>
        <w:tab/>
        <w:t xml:space="preserve">J. a. Davis, D. E. Meece, M. Kohler, and G. P. Curtis, “Approaches to surface complexation modeling of Uranium(VI) adsorption on aquifer sediments,” </w:t>
      </w:r>
      <w:r w:rsidRPr="000D35D6">
        <w:rPr>
          <w:rFonts w:ascii="Calibri" w:hAnsi="Calibri" w:cs="Calibri"/>
          <w:i/>
          <w:iCs/>
          <w:noProof/>
          <w:szCs w:val="24"/>
        </w:rPr>
        <w:t>Geochim. Cosmochim. Acta</w:t>
      </w:r>
      <w:r w:rsidRPr="000D35D6">
        <w:rPr>
          <w:rFonts w:ascii="Calibri" w:hAnsi="Calibri" w:cs="Calibri"/>
          <w:noProof/>
          <w:szCs w:val="24"/>
        </w:rPr>
        <w:t>, vol. 68, no. 18, pp. 3621–3641, 2004.</w:t>
      </w:r>
    </w:p>
    <w:p w14:paraId="003F4124"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1]</w:t>
      </w:r>
      <w:r w:rsidRPr="000D35D6">
        <w:rPr>
          <w:rFonts w:ascii="Calibri" w:hAnsi="Calibri" w:cs="Calibri"/>
          <w:noProof/>
          <w:szCs w:val="24"/>
        </w:rPr>
        <w:tab/>
        <w:t xml:space="preserve">D. Dzombak and F. Morel, </w:t>
      </w:r>
      <w:r w:rsidRPr="000D35D6">
        <w:rPr>
          <w:rFonts w:ascii="Calibri" w:hAnsi="Calibri" w:cs="Calibri"/>
          <w:i/>
          <w:iCs/>
          <w:noProof/>
          <w:szCs w:val="24"/>
        </w:rPr>
        <w:t>Surface Complexation Modeling: Hydrous Ferric Oxide</w:t>
      </w:r>
      <w:r w:rsidRPr="000D35D6">
        <w:rPr>
          <w:rFonts w:ascii="Calibri" w:hAnsi="Calibri" w:cs="Calibri"/>
          <w:noProof/>
          <w:szCs w:val="24"/>
        </w:rPr>
        <w:t>. New York, NY: Wiley, 1990.</w:t>
      </w:r>
    </w:p>
    <w:p w14:paraId="15B2A718"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2]</w:t>
      </w:r>
      <w:r w:rsidRPr="000D35D6">
        <w:rPr>
          <w:rFonts w:ascii="Calibri" w:hAnsi="Calibri" w:cs="Calibri"/>
          <w:noProof/>
          <w:szCs w:val="24"/>
        </w:rPr>
        <w:tab/>
        <w:t xml:space="preserve">G. E. Brown  Jr., V. E. Henrich, W. H. Casey, D. L. Clark, C. Eggleston, A. Felmy, D. W. Goodman, M. Graetzel, G. Maciel, M. I. McCarthy, K. H. Nealson, D. a Sverjensky, M. F. Toney, 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0D35D6">
        <w:rPr>
          <w:rFonts w:ascii="Calibri" w:hAnsi="Calibri" w:cs="Calibri"/>
          <w:i/>
          <w:iCs/>
          <w:noProof/>
          <w:szCs w:val="24"/>
        </w:rPr>
        <w:t>Chem. Rev.</w:t>
      </w:r>
      <w:r w:rsidRPr="000D35D6">
        <w:rPr>
          <w:rFonts w:ascii="Calibri" w:hAnsi="Calibri" w:cs="Calibri"/>
          <w:noProof/>
          <w:szCs w:val="24"/>
        </w:rPr>
        <w:t>, vol. 99, no. 1, pp. 77–174, 1999.</w:t>
      </w:r>
    </w:p>
    <w:p w14:paraId="01C11339"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3]</w:t>
      </w:r>
      <w:r w:rsidRPr="000D35D6">
        <w:rPr>
          <w:rFonts w:ascii="Calibri" w:hAnsi="Calibri" w:cs="Calibri"/>
          <w:noProof/>
          <w:szCs w:val="24"/>
        </w:rPr>
        <w:tab/>
        <w:t xml:space="preserve">D. A. Sverjensky, “Prediction of the speciation of alkaline earths adsorbed on mineral surfaces in salt solutions,” </w:t>
      </w:r>
      <w:r w:rsidRPr="000D35D6">
        <w:rPr>
          <w:rFonts w:ascii="Calibri" w:hAnsi="Calibri" w:cs="Calibri"/>
          <w:i/>
          <w:iCs/>
          <w:noProof/>
          <w:szCs w:val="24"/>
        </w:rPr>
        <w:t>Geochim. Cosmochim. Acta</w:t>
      </w:r>
      <w:r w:rsidRPr="000D35D6">
        <w:rPr>
          <w:rFonts w:ascii="Calibri" w:hAnsi="Calibri" w:cs="Calibri"/>
          <w:noProof/>
          <w:szCs w:val="24"/>
        </w:rPr>
        <w:t>, vol. 70, no. 10, pp. 2427–2453, 2006.</w:t>
      </w:r>
    </w:p>
    <w:p w14:paraId="670B28D5"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4]</w:t>
      </w:r>
      <w:r w:rsidRPr="000D35D6">
        <w:rPr>
          <w:rFonts w:ascii="Calibri" w:hAnsi="Calibri" w:cs="Calibri"/>
          <w:noProof/>
          <w:szCs w:val="24"/>
        </w:rPr>
        <w:tab/>
        <w:t xml:space="preserve">T. A. Duster, “An Integrated Approach to Standard Methods, Materials, and Databases for the Measurements Used To Develop Surface Complexation Models,” </w:t>
      </w:r>
      <w:r w:rsidRPr="000D35D6">
        <w:rPr>
          <w:rFonts w:ascii="Calibri" w:hAnsi="Calibri" w:cs="Calibri"/>
          <w:i/>
          <w:iCs/>
          <w:noProof/>
          <w:szCs w:val="24"/>
        </w:rPr>
        <w:t>Environ. Sci. Technol.</w:t>
      </w:r>
      <w:r w:rsidRPr="000D35D6">
        <w:rPr>
          <w:rFonts w:ascii="Calibri" w:hAnsi="Calibri" w:cs="Calibri"/>
          <w:noProof/>
          <w:szCs w:val="24"/>
        </w:rPr>
        <w:t>, vol. 50, no. 14, pp. 7274–7275, 2016.</w:t>
      </w:r>
    </w:p>
    <w:p w14:paraId="322A6F72"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5]</w:t>
      </w:r>
      <w:r w:rsidRPr="000D35D6">
        <w:rPr>
          <w:rFonts w:ascii="Calibri" w:hAnsi="Calibri" w:cs="Calibri"/>
          <w:noProof/>
          <w:szCs w:val="24"/>
        </w:rPr>
        <w:tab/>
        <w:t xml:space="preserve">C. Tournassat, S. Grangeon, P. Leroy, and E. Giffaut, “Modeling specific ph dependent sorption of divalent metals on montmorillonite surfaces. a review of pitfalls, recent achievements and current challenges,” </w:t>
      </w:r>
      <w:r w:rsidRPr="000D35D6">
        <w:rPr>
          <w:rFonts w:ascii="Calibri" w:hAnsi="Calibri" w:cs="Calibri"/>
          <w:i/>
          <w:iCs/>
          <w:noProof/>
          <w:szCs w:val="24"/>
        </w:rPr>
        <w:t>Am. J. Sci.</w:t>
      </w:r>
      <w:r w:rsidRPr="000D35D6">
        <w:rPr>
          <w:rFonts w:ascii="Calibri" w:hAnsi="Calibri" w:cs="Calibri"/>
          <w:noProof/>
          <w:szCs w:val="24"/>
        </w:rPr>
        <w:t>, vol. 313, no. 5, pp. 395–451, 2013.</w:t>
      </w:r>
    </w:p>
    <w:p w14:paraId="210232F8"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6]</w:t>
      </w:r>
      <w:r w:rsidRPr="000D35D6">
        <w:rPr>
          <w:rFonts w:ascii="Calibri" w:hAnsi="Calibri" w:cs="Calibri"/>
          <w:noProof/>
          <w:szCs w:val="24"/>
        </w:rPr>
        <w:tab/>
        <w:t xml:space="preserve">M. Sajih, N. D. D. Bryan, F. R. R. Livens, D. J. J. Vaughan, M. Descostes, V. Phrommavanh, J. Nos, and K. Morris, “Adsorption of radium and barium on goethite and ferrihydrite: A kinetic and surface complexation modelling study,” </w:t>
      </w:r>
      <w:r w:rsidRPr="000D35D6">
        <w:rPr>
          <w:rFonts w:ascii="Calibri" w:hAnsi="Calibri" w:cs="Calibri"/>
          <w:i/>
          <w:iCs/>
          <w:noProof/>
          <w:szCs w:val="24"/>
        </w:rPr>
        <w:t>Geochim. Cosmochim. Acta</w:t>
      </w:r>
      <w:r w:rsidRPr="000D35D6">
        <w:rPr>
          <w:rFonts w:ascii="Calibri" w:hAnsi="Calibri" w:cs="Calibri"/>
          <w:noProof/>
          <w:szCs w:val="24"/>
        </w:rPr>
        <w:t>, vol. 146, pp. 150–163, Dec. 2014.</w:t>
      </w:r>
    </w:p>
    <w:p w14:paraId="6C6A23AA"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7]</w:t>
      </w:r>
      <w:r w:rsidRPr="000D35D6">
        <w:rPr>
          <w:rFonts w:ascii="Calibri" w:hAnsi="Calibri" w:cs="Calibri"/>
          <w:noProof/>
          <w:szCs w:val="24"/>
        </w:rPr>
        <w:tab/>
        <w:t xml:space="preserve">U. Schwertmann and R. Cornell, </w:t>
      </w:r>
      <w:r w:rsidRPr="000D35D6">
        <w:rPr>
          <w:rFonts w:ascii="Calibri" w:hAnsi="Calibri" w:cs="Calibri"/>
          <w:i/>
          <w:iCs/>
          <w:noProof/>
          <w:szCs w:val="24"/>
        </w:rPr>
        <w:t>Iron Oxides in the Laboratary</w:t>
      </w:r>
      <w:r w:rsidRPr="000D35D6">
        <w:rPr>
          <w:rFonts w:ascii="Calibri" w:hAnsi="Calibri" w:cs="Calibri"/>
          <w:noProof/>
          <w:szCs w:val="24"/>
        </w:rPr>
        <w:t>. Weinheim, Germany: Wiley-VCH Verlag GmbH, 2000.</w:t>
      </w:r>
    </w:p>
    <w:p w14:paraId="3EE72D37"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8]</w:t>
      </w:r>
      <w:r w:rsidRPr="000D35D6">
        <w:rPr>
          <w:rFonts w:ascii="Calibri" w:hAnsi="Calibri" w:cs="Calibri"/>
          <w:noProof/>
          <w:szCs w:val="24"/>
        </w:rPr>
        <w:tab/>
        <w:t xml:space="preserve">L. L. Stookey, “Ferrozine---a new spectrophotometric reagent for iron,” </w:t>
      </w:r>
      <w:r w:rsidRPr="000D35D6">
        <w:rPr>
          <w:rFonts w:ascii="Calibri" w:hAnsi="Calibri" w:cs="Calibri"/>
          <w:i/>
          <w:iCs/>
          <w:noProof/>
          <w:szCs w:val="24"/>
        </w:rPr>
        <w:t>Anal. Chem.</w:t>
      </w:r>
      <w:r w:rsidRPr="000D35D6">
        <w:rPr>
          <w:rFonts w:ascii="Calibri" w:hAnsi="Calibri" w:cs="Calibri"/>
          <w:noProof/>
          <w:szCs w:val="24"/>
        </w:rPr>
        <w:t>, vol. 42, no. 7, pp. 779–781, 1970.</w:t>
      </w:r>
    </w:p>
    <w:p w14:paraId="45BE6595"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39]</w:t>
      </w:r>
      <w:r w:rsidRPr="000D35D6">
        <w:rPr>
          <w:rFonts w:ascii="Calibri" w:hAnsi="Calibri" w:cs="Calibri"/>
          <w:noProof/>
          <w:szCs w:val="24"/>
        </w:rPr>
        <w:tab/>
        <w:t xml:space="preserve">A. Klute, G. W. Kunze, and J. B. Dixon, “Pretreatment for Mineralogical Analysis,” in </w:t>
      </w:r>
      <w:r w:rsidRPr="000D35D6">
        <w:rPr>
          <w:rFonts w:ascii="Calibri" w:hAnsi="Calibri" w:cs="Calibri"/>
          <w:i/>
          <w:iCs/>
          <w:noProof/>
          <w:szCs w:val="24"/>
        </w:rPr>
        <w:t>Methods of Soil Analysis Part 1 - Physical and Mineralogical Methods</w:t>
      </w:r>
      <w:r w:rsidRPr="000D35D6">
        <w:rPr>
          <w:rFonts w:ascii="Calibri" w:hAnsi="Calibri" w:cs="Calibri"/>
          <w:noProof/>
          <w:szCs w:val="24"/>
        </w:rPr>
        <w:t>, Soil Science Society of America, American Society of Agronomy, 1986.</w:t>
      </w:r>
    </w:p>
    <w:p w14:paraId="344BCD5C"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0]</w:t>
      </w:r>
      <w:r w:rsidRPr="000D35D6">
        <w:rPr>
          <w:rFonts w:ascii="Calibri" w:hAnsi="Calibri" w:cs="Calibri"/>
          <w:noProof/>
          <w:szCs w:val="24"/>
        </w:rPr>
        <w:tab/>
        <w:t xml:space="preserve">G. Jia and J. Jia, “Determination of radium isotopes in environmental samples by gamma spectrometry, liquid scintillation counting and alpha spectrometry: a review of analytical </w:t>
      </w:r>
      <w:r w:rsidRPr="000D35D6">
        <w:rPr>
          <w:rFonts w:ascii="Calibri" w:hAnsi="Calibri" w:cs="Calibri"/>
          <w:noProof/>
          <w:szCs w:val="24"/>
        </w:rPr>
        <w:lastRenderedPageBreak/>
        <w:t xml:space="preserve">methodology,” </w:t>
      </w:r>
      <w:r w:rsidRPr="000D35D6">
        <w:rPr>
          <w:rFonts w:ascii="Calibri" w:hAnsi="Calibri" w:cs="Calibri"/>
          <w:i/>
          <w:iCs/>
          <w:noProof/>
          <w:szCs w:val="24"/>
        </w:rPr>
        <w:t>J. Environ. Radioact.</w:t>
      </w:r>
      <w:r w:rsidRPr="000D35D6">
        <w:rPr>
          <w:rFonts w:ascii="Calibri" w:hAnsi="Calibri" w:cs="Calibri"/>
          <w:noProof/>
          <w:szCs w:val="24"/>
        </w:rPr>
        <w:t>, vol. 106, pp. 98–119, Apr. 2012.</w:t>
      </w:r>
    </w:p>
    <w:p w14:paraId="5B122028"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1]</w:t>
      </w:r>
      <w:r w:rsidRPr="000D35D6">
        <w:rPr>
          <w:rFonts w:ascii="Calibri" w:hAnsi="Calibri" w:cs="Calibri"/>
          <w:noProof/>
          <w:szCs w:val="24"/>
        </w:rPr>
        <w:tab/>
        <w:t>D. L. Parkhurst and C. A. J. Appela, “Description of Input and Examples for PHREEQC Version 3 — A Computer Program for Speciation , Batch-Reaction , One-Dimensional Transport , and Inverse Geochemical Calculations Chapter 43 of,” 2013.</w:t>
      </w:r>
    </w:p>
    <w:p w14:paraId="61688149"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2]</w:t>
      </w:r>
      <w:r w:rsidRPr="000D35D6">
        <w:rPr>
          <w:rFonts w:ascii="Calibri" w:hAnsi="Calibri" w:cs="Calibri"/>
          <w:noProof/>
          <w:szCs w:val="24"/>
        </w:rPr>
        <w:tab/>
        <w:t xml:space="preserve">S. Dixit and J. G. Hering, “Comparison of arsenic(V) and arsenic(III) sorption onto iron oxide minerals: implications for arsenic mobility.,” </w:t>
      </w:r>
      <w:r w:rsidRPr="000D35D6">
        <w:rPr>
          <w:rFonts w:ascii="Calibri" w:hAnsi="Calibri" w:cs="Calibri"/>
          <w:i/>
          <w:iCs/>
          <w:noProof/>
          <w:szCs w:val="24"/>
        </w:rPr>
        <w:t>Environ. Sci. Technol.</w:t>
      </w:r>
      <w:r w:rsidRPr="000D35D6">
        <w:rPr>
          <w:rFonts w:ascii="Calibri" w:hAnsi="Calibri" w:cs="Calibri"/>
          <w:noProof/>
          <w:szCs w:val="24"/>
        </w:rPr>
        <w:t>, vol. 37, no. 18, pp. 4182–9, Sep. 2003.</w:t>
      </w:r>
    </w:p>
    <w:p w14:paraId="0134B6CC"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3]</w:t>
      </w:r>
      <w:r w:rsidRPr="000D35D6">
        <w:rPr>
          <w:rFonts w:ascii="Calibri" w:hAnsi="Calibri" w:cs="Calibri"/>
          <w:noProof/>
          <w:szCs w:val="24"/>
        </w:rPr>
        <w:tab/>
        <w:t xml:space="preserve">P. Fenter, L. Cheng, S. Rihs, M. L. Machesky, M. J. Bedzyk, and N. C. Sturchio, “Electrical Double-Layer Structure at the Rutile-Water Interface as Observed in Situ with Small-Period X-Ray Standing Waves.,” </w:t>
      </w:r>
      <w:r w:rsidRPr="000D35D6">
        <w:rPr>
          <w:rFonts w:ascii="Calibri" w:hAnsi="Calibri" w:cs="Calibri"/>
          <w:i/>
          <w:iCs/>
          <w:noProof/>
          <w:szCs w:val="24"/>
        </w:rPr>
        <w:t>J. Colloid Interface Sci.</w:t>
      </w:r>
      <w:r w:rsidRPr="000D35D6">
        <w:rPr>
          <w:rFonts w:ascii="Calibri" w:hAnsi="Calibri" w:cs="Calibri"/>
          <w:noProof/>
          <w:szCs w:val="24"/>
        </w:rPr>
        <w:t>, vol. 225, pp. 154–165, 2000.</w:t>
      </w:r>
    </w:p>
    <w:p w14:paraId="5E556B73"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4]</w:t>
      </w:r>
      <w:r w:rsidRPr="000D35D6">
        <w:rPr>
          <w:rFonts w:ascii="Calibri" w:hAnsi="Calibri" w:cs="Calibri"/>
          <w:noProof/>
          <w:szCs w:val="24"/>
        </w:rPr>
        <w:tab/>
        <w:t xml:space="preserve">P. C. Zhang, P. V. Brady, S. E. Arthur, W. Q. Zhou, D. Sawyer, and D. A. Hesterberg, “Adsorption of barium(II) on montmorillonite: An EXAFS study,” </w:t>
      </w:r>
      <w:r w:rsidRPr="000D35D6">
        <w:rPr>
          <w:rFonts w:ascii="Calibri" w:hAnsi="Calibri" w:cs="Calibri"/>
          <w:i/>
          <w:iCs/>
          <w:noProof/>
          <w:szCs w:val="24"/>
        </w:rPr>
        <w:t>Colloids Surfaces A Physicochem. Eng. Asp.</w:t>
      </w:r>
      <w:r w:rsidRPr="000D35D6">
        <w:rPr>
          <w:rFonts w:ascii="Calibri" w:hAnsi="Calibri" w:cs="Calibri"/>
          <w:noProof/>
          <w:szCs w:val="24"/>
        </w:rPr>
        <w:t>, vol. 190, no. 3, pp. 239–249, 2001.</w:t>
      </w:r>
    </w:p>
    <w:p w14:paraId="0E081597"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5]</w:t>
      </w:r>
      <w:r w:rsidRPr="000D35D6">
        <w:rPr>
          <w:rFonts w:ascii="Calibri" w:hAnsi="Calibri" w:cs="Calibri"/>
          <w:noProof/>
          <w:szCs w:val="24"/>
        </w:rPr>
        <w:tab/>
        <w:t xml:space="preserve">M. H. Bradbury, B. Baeyens, H. Geckeis, and T. Rabung, “Sorption of Eu(III)/Cm(III) on Ca-montmorillonite and Na-illite. Part 2: Surface complexation modelling,” </w:t>
      </w:r>
      <w:r w:rsidRPr="000D35D6">
        <w:rPr>
          <w:rFonts w:ascii="Calibri" w:hAnsi="Calibri" w:cs="Calibri"/>
          <w:i/>
          <w:iCs/>
          <w:noProof/>
          <w:szCs w:val="24"/>
        </w:rPr>
        <w:t>Geochim. Cosmochim. Acta</w:t>
      </w:r>
      <w:r w:rsidRPr="000D35D6">
        <w:rPr>
          <w:rFonts w:ascii="Calibri" w:hAnsi="Calibri" w:cs="Calibri"/>
          <w:noProof/>
          <w:szCs w:val="24"/>
        </w:rPr>
        <w:t>, vol. 69, no. 23, pp. 5403–5412, 2005.</w:t>
      </w:r>
    </w:p>
    <w:p w14:paraId="6730F5A1"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6]</w:t>
      </w:r>
      <w:r w:rsidRPr="000D35D6">
        <w:rPr>
          <w:rFonts w:ascii="Calibri" w:hAnsi="Calibri" w:cs="Calibri"/>
          <w:noProof/>
          <w:szCs w:val="24"/>
        </w:rPr>
        <w:tab/>
        <w:t xml:space="preserve">L. L. Ames, “Sorption of Trace Constituents from Aqueous Solutions onto Secondary Minerals. I. Uranium,” </w:t>
      </w:r>
      <w:r w:rsidRPr="000D35D6">
        <w:rPr>
          <w:rFonts w:ascii="Calibri" w:hAnsi="Calibri" w:cs="Calibri"/>
          <w:i/>
          <w:iCs/>
          <w:noProof/>
          <w:szCs w:val="24"/>
        </w:rPr>
        <w:t>Clays Clay Miner.</w:t>
      </w:r>
      <w:r w:rsidRPr="000D35D6">
        <w:rPr>
          <w:rFonts w:ascii="Calibri" w:hAnsi="Calibri" w:cs="Calibri"/>
          <w:noProof/>
          <w:szCs w:val="24"/>
        </w:rPr>
        <w:t>, vol. 31, no. 5, pp. 321–334, 1983.</w:t>
      </w:r>
    </w:p>
    <w:p w14:paraId="5C4C0F08"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7]</w:t>
      </w:r>
      <w:r w:rsidRPr="000D35D6">
        <w:rPr>
          <w:rFonts w:ascii="Calibri" w:hAnsi="Calibri" w:cs="Calibri"/>
          <w:noProof/>
          <w:szCs w:val="24"/>
        </w:rPr>
        <w:tab/>
        <w:t xml:space="preserve">K. Emmerich, F. Wolters, G. Kahr, and G. Lagaly, “Clay profiling: The classification of montmorillonites,” </w:t>
      </w:r>
      <w:r w:rsidRPr="000D35D6">
        <w:rPr>
          <w:rFonts w:ascii="Calibri" w:hAnsi="Calibri" w:cs="Calibri"/>
          <w:i/>
          <w:iCs/>
          <w:noProof/>
          <w:szCs w:val="24"/>
        </w:rPr>
        <w:t>Clays Clay Miner.</w:t>
      </w:r>
      <w:r w:rsidRPr="000D35D6">
        <w:rPr>
          <w:rFonts w:ascii="Calibri" w:hAnsi="Calibri" w:cs="Calibri"/>
          <w:noProof/>
          <w:szCs w:val="24"/>
        </w:rPr>
        <w:t>, vol. 57, no. 1, pp. 104–114, 2009.</w:t>
      </w:r>
    </w:p>
    <w:p w14:paraId="6CE9952C"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8]</w:t>
      </w:r>
      <w:r w:rsidRPr="000D35D6">
        <w:rPr>
          <w:rFonts w:ascii="Calibri" w:hAnsi="Calibri" w:cs="Calibri"/>
          <w:noProof/>
          <w:szCs w:val="24"/>
        </w:rPr>
        <w:tab/>
        <w:t xml:space="preserve">A. Naveau, F. Monteil-Rivera, J. Dumonceau, H. Catalette, and E. Simoni, “Sorption of Sr(II) and Eu(III) onto pyrite under different redox potential conditions,” </w:t>
      </w:r>
      <w:r w:rsidRPr="000D35D6">
        <w:rPr>
          <w:rFonts w:ascii="Calibri" w:hAnsi="Calibri" w:cs="Calibri"/>
          <w:i/>
          <w:iCs/>
          <w:noProof/>
          <w:szCs w:val="24"/>
        </w:rPr>
        <w:t>J. Colloid Interface Sci.</w:t>
      </w:r>
      <w:r w:rsidRPr="000D35D6">
        <w:rPr>
          <w:rFonts w:ascii="Calibri" w:hAnsi="Calibri" w:cs="Calibri"/>
          <w:noProof/>
          <w:szCs w:val="24"/>
        </w:rPr>
        <w:t>, vol. 293, no. 1, pp. 27–35, 2006.</w:t>
      </w:r>
    </w:p>
    <w:p w14:paraId="580CAF12"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49]</w:t>
      </w:r>
      <w:r w:rsidRPr="000D35D6">
        <w:rPr>
          <w:rFonts w:ascii="Calibri" w:hAnsi="Calibri" w:cs="Calibri"/>
          <w:noProof/>
          <w:szCs w:val="24"/>
        </w:rPr>
        <w:tab/>
        <w:t xml:space="preserve">F. M. Michel, L. Ehm, S. M. Antao, P. L. Lee, P. J. Chupas, G. Liu, D. R. Strongin, M. a a Schoonen, B. L. Phillips, and J. B. Parise, “The structure of ferrihydrite, a nanocrystalline material.,” </w:t>
      </w:r>
      <w:r w:rsidRPr="000D35D6">
        <w:rPr>
          <w:rFonts w:ascii="Calibri" w:hAnsi="Calibri" w:cs="Calibri"/>
          <w:i/>
          <w:iCs/>
          <w:noProof/>
          <w:szCs w:val="24"/>
        </w:rPr>
        <w:t>Science</w:t>
      </w:r>
      <w:r w:rsidRPr="000D35D6">
        <w:rPr>
          <w:rFonts w:ascii="Calibri" w:hAnsi="Calibri" w:cs="Calibri"/>
          <w:noProof/>
          <w:szCs w:val="24"/>
        </w:rPr>
        <w:t>, vol. 316, no. 5832, pp. 1726–9, Jun. 2007.</w:t>
      </w:r>
    </w:p>
    <w:p w14:paraId="79A52991"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0]</w:t>
      </w:r>
      <w:r w:rsidRPr="000D35D6">
        <w:rPr>
          <w:rFonts w:ascii="Calibri" w:hAnsi="Calibri" w:cs="Calibri"/>
          <w:noProof/>
          <w:szCs w:val="24"/>
        </w:rPr>
        <w:tab/>
        <w:t xml:space="preserve">L. Axe, G. B. Bunker, P. R. Anderson, and T. a Tyson, “An XAFS analysis of strontium at the hydrous ferric oxide surface,” </w:t>
      </w:r>
      <w:r w:rsidRPr="000D35D6">
        <w:rPr>
          <w:rFonts w:ascii="Calibri" w:hAnsi="Calibri" w:cs="Calibri"/>
          <w:i/>
          <w:iCs/>
          <w:noProof/>
          <w:szCs w:val="24"/>
        </w:rPr>
        <w:t>J. Colloid Interface Sci.</w:t>
      </w:r>
      <w:r w:rsidRPr="000D35D6">
        <w:rPr>
          <w:rFonts w:ascii="Calibri" w:hAnsi="Calibri" w:cs="Calibri"/>
          <w:noProof/>
          <w:szCs w:val="24"/>
        </w:rPr>
        <w:t>, vol. 199, no. 1, pp. 44–52, 1998.</w:t>
      </w:r>
    </w:p>
    <w:p w14:paraId="50388C52"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1]</w:t>
      </w:r>
      <w:r w:rsidRPr="000D35D6">
        <w:rPr>
          <w:rFonts w:ascii="Calibri" w:hAnsi="Calibri" w:cs="Calibri"/>
          <w:noProof/>
          <w:szCs w:val="24"/>
        </w:rPr>
        <w:tab/>
        <w:t xml:space="preserve">N. Sahai, S. A. Carroll, S. Roberts, and P. A. O’Day, “X-Ray Absorption Spectroscopy of Strontium(II) Coordination,” </w:t>
      </w:r>
      <w:r w:rsidRPr="000D35D6">
        <w:rPr>
          <w:rFonts w:ascii="Calibri" w:hAnsi="Calibri" w:cs="Calibri"/>
          <w:i/>
          <w:iCs/>
          <w:noProof/>
          <w:szCs w:val="24"/>
        </w:rPr>
        <w:t>J. Colloid Interface Sci.</w:t>
      </w:r>
      <w:r w:rsidRPr="000D35D6">
        <w:rPr>
          <w:rFonts w:ascii="Calibri" w:hAnsi="Calibri" w:cs="Calibri"/>
          <w:noProof/>
          <w:szCs w:val="24"/>
        </w:rPr>
        <w:t>, vol. 222, no. 2, pp. 198–212, 2000.</w:t>
      </w:r>
    </w:p>
    <w:p w14:paraId="246C0E51"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2]</w:t>
      </w:r>
      <w:r w:rsidRPr="000D35D6">
        <w:rPr>
          <w:rFonts w:ascii="Calibri" w:hAnsi="Calibri" w:cs="Calibri"/>
          <w:noProof/>
          <w:szCs w:val="24"/>
        </w:rPr>
        <w:tab/>
        <w:t xml:space="preserve">M. H. Bradbury and B. Baeyens, “Sorption of Eu on Na- and Ca-montmorillonites: Experimental investigations and modelling with cation exchange and surface complexation,” </w:t>
      </w:r>
      <w:r w:rsidRPr="000D35D6">
        <w:rPr>
          <w:rFonts w:ascii="Calibri" w:hAnsi="Calibri" w:cs="Calibri"/>
          <w:i/>
          <w:iCs/>
          <w:noProof/>
          <w:szCs w:val="24"/>
        </w:rPr>
        <w:t>Geochim. Cosmochim. Acta</w:t>
      </w:r>
      <w:r w:rsidRPr="000D35D6">
        <w:rPr>
          <w:rFonts w:ascii="Calibri" w:hAnsi="Calibri" w:cs="Calibri"/>
          <w:noProof/>
          <w:szCs w:val="24"/>
        </w:rPr>
        <w:t>, vol. 66, no. 13, pp. 2325–2334, 2002.</w:t>
      </w:r>
    </w:p>
    <w:p w14:paraId="606DFBD0"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3]</w:t>
      </w:r>
      <w:r w:rsidRPr="000D35D6">
        <w:rPr>
          <w:rFonts w:ascii="Calibri" w:hAnsi="Calibri" w:cs="Calibri"/>
          <w:noProof/>
          <w:szCs w:val="24"/>
        </w:rPr>
        <w:tab/>
        <w:t>L. Gorgeon, “Contribution à la Modélisation Physico-Chimique de la Retention de Radioéléments à Vie Longue par des Matériaux Argileux,” Universite Paris, 1994.</w:t>
      </w:r>
    </w:p>
    <w:p w14:paraId="766231DA"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4]</w:t>
      </w:r>
      <w:r w:rsidRPr="000D35D6">
        <w:rPr>
          <w:rFonts w:ascii="Calibri" w:hAnsi="Calibri" w:cs="Calibri"/>
          <w:noProof/>
          <w:szCs w:val="24"/>
        </w:rPr>
        <w:tab/>
        <w:t xml:space="preserve">J. M. Zachara, S. C. Smith, J. P. McKinley, and C. T. Resch, “Cadmium Sorption on Specimen and Soil Smectites in Sodium and Calcium Electrolytes,” </w:t>
      </w:r>
      <w:r w:rsidRPr="000D35D6">
        <w:rPr>
          <w:rFonts w:ascii="Calibri" w:hAnsi="Calibri" w:cs="Calibri"/>
          <w:i/>
          <w:iCs/>
          <w:noProof/>
          <w:szCs w:val="24"/>
        </w:rPr>
        <w:t>Soil Sci. Soc. Am. J.</w:t>
      </w:r>
      <w:r w:rsidRPr="000D35D6">
        <w:rPr>
          <w:rFonts w:ascii="Calibri" w:hAnsi="Calibri" w:cs="Calibri"/>
          <w:noProof/>
          <w:szCs w:val="24"/>
        </w:rPr>
        <w:t>, vol. 57, no. 6, p. 1491, 1993.</w:t>
      </w:r>
    </w:p>
    <w:p w14:paraId="301F697D"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5]</w:t>
      </w:r>
      <w:r w:rsidRPr="000D35D6">
        <w:rPr>
          <w:rFonts w:ascii="Calibri" w:hAnsi="Calibri" w:cs="Calibri"/>
          <w:noProof/>
          <w:szCs w:val="24"/>
        </w:rPr>
        <w:tab/>
        <w:t xml:space="preserve">R. Murphy and D. Strongin, “Surface reactivity of pyrite and related sulfides,” </w:t>
      </w:r>
      <w:r w:rsidRPr="000D35D6">
        <w:rPr>
          <w:rFonts w:ascii="Calibri" w:hAnsi="Calibri" w:cs="Calibri"/>
          <w:i/>
          <w:iCs/>
          <w:noProof/>
          <w:szCs w:val="24"/>
        </w:rPr>
        <w:t>Surf. Sci. Rep.</w:t>
      </w:r>
      <w:r w:rsidRPr="000D35D6">
        <w:rPr>
          <w:rFonts w:ascii="Calibri" w:hAnsi="Calibri" w:cs="Calibri"/>
          <w:noProof/>
          <w:szCs w:val="24"/>
        </w:rPr>
        <w:t xml:space="preserve">, vol. </w:t>
      </w:r>
      <w:r w:rsidRPr="000D35D6">
        <w:rPr>
          <w:rFonts w:ascii="Calibri" w:hAnsi="Calibri" w:cs="Calibri"/>
          <w:noProof/>
          <w:szCs w:val="24"/>
        </w:rPr>
        <w:lastRenderedPageBreak/>
        <w:t>64, no. 1, pp. 1–45, Jan. 2009.</w:t>
      </w:r>
    </w:p>
    <w:p w14:paraId="401EAC76"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6]</w:t>
      </w:r>
      <w:r w:rsidRPr="000D35D6">
        <w:rPr>
          <w:rFonts w:ascii="Calibri" w:hAnsi="Calibri" w:cs="Calibri"/>
          <w:noProof/>
          <w:szCs w:val="24"/>
        </w:rPr>
        <w:tab/>
        <w:t xml:space="preserve">W. A. Kornicker and J. W. Morse, “Interactions of divalent cations with the surface of pyrite,” </w:t>
      </w:r>
      <w:r w:rsidRPr="000D35D6">
        <w:rPr>
          <w:rFonts w:ascii="Calibri" w:hAnsi="Calibri" w:cs="Calibri"/>
          <w:i/>
          <w:iCs/>
          <w:noProof/>
          <w:szCs w:val="24"/>
        </w:rPr>
        <w:t>Geochim. Cosmochim. Acta</w:t>
      </w:r>
      <w:r w:rsidRPr="000D35D6">
        <w:rPr>
          <w:rFonts w:ascii="Calibri" w:hAnsi="Calibri" w:cs="Calibri"/>
          <w:noProof/>
          <w:szCs w:val="24"/>
        </w:rPr>
        <w:t>, vol. 55, no. 8, pp. 2159–2171, 1991.</w:t>
      </w:r>
    </w:p>
    <w:p w14:paraId="73CB12B7"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7]</w:t>
      </w:r>
      <w:r w:rsidRPr="000D35D6">
        <w:rPr>
          <w:rFonts w:ascii="Calibri" w:hAnsi="Calibri" w:cs="Calibri"/>
          <w:noProof/>
          <w:szCs w:val="24"/>
        </w:rPr>
        <w:tab/>
        <w:t xml:space="preserve">P. Wersin, M. F. Hochella, P. Persson, G. Redden, J. O. Leckie, and D. W. Harris, “Interaction between aqueous uranium (VI) and sulfide minerals: Spectroscopic evidence for sorption and reduction,” </w:t>
      </w:r>
      <w:r w:rsidRPr="000D35D6">
        <w:rPr>
          <w:rFonts w:ascii="Calibri" w:hAnsi="Calibri" w:cs="Calibri"/>
          <w:i/>
          <w:iCs/>
          <w:noProof/>
          <w:szCs w:val="24"/>
        </w:rPr>
        <w:t>Geochim. Cosmochim. Acta</w:t>
      </w:r>
      <w:r w:rsidRPr="000D35D6">
        <w:rPr>
          <w:rFonts w:ascii="Calibri" w:hAnsi="Calibri" w:cs="Calibri"/>
          <w:noProof/>
          <w:szCs w:val="24"/>
        </w:rPr>
        <w:t>, vol. 58, no. 13, pp. 2829–2843, 1994.</w:t>
      </w:r>
    </w:p>
    <w:p w14:paraId="5099ED3E"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8]</w:t>
      </w:r>
      <w:r w:rsidRPr="000D35D6">
        <w:rPr>
          <w:rFonts w:ascii="Calibri" w:hAnsi="Calibri" w:cs="Calibri"/>
          <w:noProof/>
          <w:szCs w:val="24"/>
        </w:rPr>
        <w:tab/>
        <w:t xml:space="preserve">A. Naveau, F. Monteil-Rivera, E. Guillon, and J. Dumonceau, “Interactions of aqueous selenium (-II) and (IV) with metallic sulfide surfaces,” </w:t>
      </w:r>
      <w:r w:rsidRPr="000D35D6">
        <w:rPr>
          <w:rFonts w:ascii="Calibri" w:hAnsi="Calibri" w:cs="Calibri"/>
          <w:i/>
          <w:iCs/>
          <w:noProof/>
          <w:szCs w:val="24"/>
        </w:rPr>
        <w:t>Environ. Sci. Technol.</w:t>
      </w:r>
      <w:r w:rsidRPr="000D35D6">
        <w:rPr>
          <w:rFonts w:ascii="Calibri" w:hAnsi="Calibri" w:cs="Calibri"/>
          <w:noProof/>
          <w:szCs w:val="24"/>
        </w:rPr>
        <w:t>, vol. 41, no. 15, pp. 5376–5382, 2007.</w:t>
      </w:r>
    </w:p>
    <w:p w14:paraId="3C2F399E"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59]</w:t>
      </w:r>
      <w:r w:rsidRPr="000D35D6">
        <w:rPr>
          <w:rFonts w:ascii="Calibri" w:hAnsi="Calibri" w:cs="Calibri"/>
          <w:noProof/>
          <w:szCs w:val="24"/>
        </w:rPr>
        <w:tab/>
        <w:t xml:space="preserve">D. K. Das, P. N. Pathak, S. Kumar, and V. K. Manchanda, “Sorption behavior of Am3+ on suspended pyrite,” </w:t>
      </w:r>
      <w:r w:rsidRPr="000D35D6">
        <w:rPr>
          <w:rFonts w:ascii="Calibri" w:hAnsi="Calibri" w:cs="Calibri"/>
          <w:i/>
          <w:iCs/>
          <w:noProof/>
          <w:szCs w:val="24"/>
        </w:rPr>
        <w:t>J. Radioanal. Nucl. Chem.</w:t>
      </w:r>
      <w:r w:rsidRPr="000D35D6">
        <w:rPr>
          <w:rFonts w:ascii="Calibri" w:hAnsi="Calibri" w:cs="Calibri"/>
          <w:noProof/>
          <w:szCs w:val="24"/>
        </w:rPr>
        <w:t>, vol. 281, no. 3, pp. 449–455, 2009.</w:t>
      </w:r>
    </w:p>
    <w:p w14:paraId="7AC230EC"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60]</w:t>
      </w:r>
      <w:r w:rsidRPr="000D35D6">
        <w:rPr>
          <w:rFonts w:ascii="Calibri" w:hAnsi="Calibri" w:cs="Calibri"/>
          <w:noProof/>
          <w:szCs w:val="24"/>
        </w:rPr>
        <w:tab/>
        <w:t xml:space="preserve">A. Naveau, F. Monteil-Rivera, E. Guillon, and J. Dumonceau, “XPS and XAS studies of copper(II) sorbed onto a synthetic pyrite surface,” </w:t>
      </w:r>
      <w:r w:rsidRPr="000D35D6">
        <w:rPr>
          <w:rFonts w:ascii="Calibri" w:hAnsi="Calibri" w:cs="Calibri"/>
          <w:i/>
          <w:iCs/>
          <w:noProof/>
          <w:szCs w:val="24"/>
        </w:rPr>
        <w:t>J. Colloid Interface Sci.</w:t>
      </w:r>
      <w:r w:rsidRPr="000D35D6">
        <w:rPr>
          <w:rFonts w:ascii="Calibri" w:hAnsi="Calibri" w:cs="Calibri"/>
          <w:noProof/>
          <w:szCs w:val="24"/>
        </w:rPr>
        <w:t>, vol. 303, no. 1, pp. 25–31, 2006.</w:t>
      </w:r>
    </w:p>
    <w:p w14:paraId="06DBB55D"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61]</w:t>
      </w:r>
      <w:r w:rsidRPr="000D35D6">
        <w:rPr>
          <w:rFonts w:ascii="Calibri" w:hAnsi="Calibri" w:cs="Calibri"/>
          <w:noProof/>
          <w:szCs w:val="24"/>
        </w:rPr>
        <w:tab/>
        <w:t xml:space="preserve">F. Sun, B. A. Dempsey, and K. A. Osseo-Asare, “As(V) and As(III) reactions on pristine pyrite and on surface-oxidized pyrite,” </w:t>
      </w:r>
      <w:r w:rsidRPr="000D35D6">
        <w:rPr>
          <w:rFonts w:ascii="Calibri" w:hAnsi="Calibri" w:cs="Calibri"/>
          <w:i/>
          <w:iCs/>
          <w:noProof/>
          <w:szCs w:val="24"/>
        </w:rPr>
        <w:t>J. Colloid Interface Sci.</w:t>
      </w:r>
      <w:r w:rsidRPr="000D35D6">
        <w:rPr>
          <w:rFonts w:ascii="Calibri" w:hAnsi="Calibri" w:cs="Calibri"/>
          <w:noProof/>
          <w:szCs w:val="24"/>
        </w:rPr>
        <w:t>, vol. 388, no. 1, pp. 170–175, 2012.</w:t>
      </w:r>
    </w:p>
    <w:p w14:paraId="35C96C5B"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62]</w:t>
      </w:r>
      <w:r w:rsidRPr="000D35D6">
        <w:rPr>
          <w:rFonts w:ascii="Calibri" w:hAnsi="Calibri" w:cs="Calibri"/>
          <w:noProof/>
          <w:szCs w:val="24"/>
        </w:rPr>
        <w:tab/>
        <w:t xml:space="preserve">M. J. Lambert and W. C. Burnett, “Submarine groundwater discharge estimates at a Florida coastal site based on continuous radon measurements,” </w:t>
      </w:r>
      <w:r w:rsidRPr="000D35D6">
        <w:rPr>
          <w:rFonts w:ascii="Calibri" w:hAnsi="Calibri" w:cs="Calibri"/>
          <w:i/>
          <w:iCs/>
          <w:noProof/>
          <w:szCs w:val="24"/>
        </w:rPr>
        <w:t>Biogeochemistry</w:t>
      </w:r>
      <w:r w:rsidRPr="000D35D6">
        <w:rPr>
          <w:rFonts w:ascii="Calibri" w:hAnsi="Calibri" w:cs="Calibri"/>
          <w:noProof/>
          <w:szCs w:val="24"/>
        </w:rPr>
        <w:t>, vol. 66, no. 1–2, pp. 55–73, 2003.</w:t>
      </w:r>
    </w:p>
    <w:p w14:paraId="0B4EA20C"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szCs w:val="24"/>
        </w:rPr>
      </w:pPr>
      <w:r w:rsidRPr="000D35D6">
        <w:rPr>
          <w:rFonts w:ascii="Calibri" w:hAnsi="Calibri" w:cs="Calibri"/>
          <w:noProof/>
          <w:szCs w:val="24"/>
        </w:rPr>
        <w:t>[63]</w:t>
      </w:r>
      <w:r w:rsidRPr="000D35D6">
        <w:rPr>
          <w:rFonts w:ascii="Calibri" w:hAnsi="Calibri" w:cs="Calibri"/>
          <w:noProof/>
          <w:szCs w:val="24"/>
        </w:rPr>
        <w:tab/>
        <w:t xml:space="preserve">Rama and W. S. Moore, “Using the radium quartet for evaluating groundwater input and water exchange in salt marshes,” </w:t>
      </w:r>
      <w:r w:rsidRPr="000D35D6">
        <w:rPr>
          <w:rFonts w:ascii="Calibri" w:hAnsi="Calibri" w:cs="Calibri"/>
          <w:i/>
          <w:iCs/>
          <w:noProof/>
          <w:szCs w:val="24"/>
        </w:rPr>
        <w:t>Geochim. Cosmochim. Acta</w:t>
      </w:r>
      <w:r w:rsidRPr="000D35D6">
        <w:rPr>
          <w:rFonts w:ascii="Calibri" w:hAnsi="Calibri" w:cs="Calibri"/>
          <w:noProof/>
          <w:szCs w:val="24"/>
        </w:rPr>
        <w:t>, vol. 60, no. 23, pp. 4645–4652, Dec. 1996.</w:t>
      </w:r>
    </w:p>
    <w:p w14:paraId="62AB68AB" w14:textId="77777777" w:rsidR="000D35D6" w:rsidRPr="000D35D6" w:rsidRDefault="000D35D6" w:rsidP="000D35D6">
      <w:pPr>
        <w:widowControl w:val="0"/>
        <w:autoSpaceDE w:val="0"/>
        <w:autoSpaceDN w:val="0"/>
        <w:adjustRightInd w:val="0"/>
        <w:spacing w:line="240" w:lineRule="auto"/>
        <w:ind w:left="640" w:hanging="640"/>
        <w:rPr>
          <w:rFonts w:ascii="Calibri" w:hAnsi="Calibri" w:cs="Calibri"/>
          <w:noProof/>
        </w:rPr>
      </w:pPr>
      <w:r w:rsidRPr="000D35D6">
        <w:rPr>
          <w:rFonts w:ascii="Calibri" w:hAnsi="Calibri" w:cs="Calibri"/>
          <w:noProof/>
          <w:szCs w:val="24"/>
        </w:rPr>
        <w:t>[64]</w:t>
      </w:r>
      <w:r w:rsidRPr="000D35D6">
        <w:rPr>
          <w:rFonts w:ascii="Calibri" w:hAnsi="Calibri" w:cs="Calibri"/>
          <w:noProof/>
          <w:szCs w:val="24"/>
        </w:rPr>
        <w:tab/>
        <w:t xml:space="preserve">A. L. H. Hughes, A. M. Wilson, and W. S. Moore, “Groundwater transport and radium variability in coastal porewaters,” </w:t>
      </w:r>
      <w:r w:rsidRPr="000D35D6">
        <w:rPr>
          <w:rFonts w:ascii="Calibri" w:hAnsi="Calibri" w:cs="Calibri"/>
          <w:i/>
          <w:iCs/>
          <w:noProof/>
          <w:szCs w:val="24"/>
        </w:rPr>
        <w:t>Estuar. Coast. Shelf Sci.</w:t>
      </w:r>
      <w:r w:rsidRPr="000D35D6">
        <w:rPr>
          <w:rFonts w:ascii="Calibri" w:hAnsi="Calibri" w:cs="Calibri"/>
          <w:noProof/>
          <w:szCs w:val="24"/>
        </w:rPr>
        <w:t>, vol. 164, pp. 94–104, Oct. 2015.</w:t>
      </w:r>
    </w:p>
    <w:p w14:paraId="21DA14E5" w14:textId="165D8380" w:rsidR="004F6AE5" w:rsidRDefault="00F563F7" w:rsidP="00DA03D9">
      <w:pPr>
        <w:widowControl w:val="0"/>
        <w:autoSpaceDE w:val="0"/>
        <w:autoSpaceDN w:val="0"/>
        <w:adjustRightInd w:val="0"/>
        <w:spacing w:line="240" w:lineRule="auto"/>
      </w:pPr>
      <w:r>
        <w:fldChar w:fldCharType="end"/>
      </w:r>
    </w:p>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0D35D6" w:rsidRDefault="000D35D6">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 w:author="Michael Chen" w:date="2016-09-08T15:32:00Z" w:initials="MC">
    <w:p w14:paraId="01E72A9E" w14:textId="77777777" w:rsidR="000D35D6" w:rsidRDefault="000D35D6"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0D35D6" w:rsidRDefault="000D35D6">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0D35D6" w:rsidRDefault="000D35D6">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0D35D6" w:rsidRDefault="000D35D6">
      <w:pPr>
        <w:pStyle w:val="CommentText"/>
      </w:pPr>
      <w:r>
        <w:rPr>
          <w:rStyle w:val="CommentReference"/>
        </w:rPr>
        <w:annotationRef/>
      </w:r>
      <w:r>
        <w:t>Which systems? Natural seds, specific mienrals, etc?</w:t>
      </w:r>
    </w:p>
  </w:comment>
  <w:comment w:id="3" w:author="Microsoft Office User" w:date="2016-08-30T11:33:00Z" w:initials="Office">
    <w:p w14:paraId="36BD160F" w14:textId="2B5357B7" w:rsidR="000D35D6" w:rsidRDefault="000D35D6">
      <w:pPr>
        <w:pStyle w:val="CommentText"/>
      </w:pPr>
      <w:r>
        <w:rPr>
          <w:rStyle w:val="CommentReference"/>
        </w:rPr>
        <w:annotationRef/>
      </w:r>
      <w:r>
        <w:t>This sentence is a bit confusing to me</w:t>
      </w:r>
    </w:p>
  </w:comment>
  <w:comment w:id="4" w:author="Michael Chen" w:date="2016-09-27T15:36:00Z" w:initials="MC">
    <w:p w14:paraId="20D57ABF" w14:textId="38D2A7C9" w:rsidR="000D35D6" w:rsidRDefault="000D35D6">
      <w:pPr>
        <w:pStyle w:val="CommentText"/>
      </w:pPr>
      <w:r>
        <w:rPr>
          <w:rStyle w:val="CommentReference"/>
        </w:rPr>
        <w:annotationRef/>
      </w:r>
    </w:p>
  </w:comment>
  <w:comment w:id="8" w:author="Microsoft Office User" w:date="2016-08-30T12:15:00Z" w:initials="Office">
    <w:p w14:paraId="30EB024A" w14:textId="57E34B2B" w:rsidR="000D35D6" w:rsidRDefault="000D35D6">
      <w:pPr>
        <w:pStyle w:val="CommentText"/>
      </w:pPr>
      <w:r>
        <w:rPr>
          <w:rStyle w:val="CommentReference"/>
        </w:rPr>
        <w:annotationRef/>
      </w:r>
      <w:r>
        <w:t>Merge these…also, you haven’t introduced the importance of reduced minerals…</w:t>
      </w:r>
    </w:p>
  </w:comment>
  <w:comment w:id="9" w:author="Michael Chen" w:date="2016-09-27T15:44:00Z" w:initials="MC">
    <w:p w14:paraId="64C48399" w14:textId="2848BA93" w:rsidR="000D35D6" w:rsidRDefault="000D35D6">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10" w:author="Microsoft Office User" w:date="2016-08-30T12:28:00Z" w:initials="Office">
    <w:p w14:paraId="5778E823" w14:textId="08EBFCDA" w:rsidR="000D35D6" w:rsidRDefault="000D35D6">
      <w:pPr>
        <w:pStyle w:val="CommentText"/>
      </w:pPr>
      <w:r>
        <w:rPr>
          <w:rStyle w:val="CommentReference"/>
        </w:rPr>
        <w:annotationRef/>
      </w:r>
      <w:r>
        <w:t>Provide a brief justification why Na-montmorrilonite was used, rather than Ca –montmorillonite</w:t>
      </w:r>
    </w:p>
  </w:comment>
  <w:comment w:id="11" w:author="Microsoft Office User" w:date="2016-08-30T12:41:00Z" w:initials="Office">
    <w:p w14:paraId="450E2D7B" w14:textId="0A508BBD" w:rsidR="000D35D6" w:rsidRDefault="000D35D6">
      <w:pPr>
        <w:pStyle w:val="CommentText"/>
      </w:pPr>
      <w:r>
        <w:rPr>
          <w:rStyle w:val="CommentReference"/>
        </w:rPr>
        <w:annotationRef/>
      </w:r>
      <w:r>
        <w:t>Proper terminology?</w:t>
      </w:r>
    </w:p>
  </w:comment>
  <w:comment w:id="13" w:author="Michael Chen" w:date="2016-10-24T11:58:00Z" w:initials="MC">
    <w:p w14:paraId="4423D108" w14:textId="6660BB95" w:rsidR="000D35D6" w:rsidRPr="009B6205" w:rsidRDefault="000D35D6">
      <w:pPr>
        <w:pStyle w:val="CommentText"/>
        <w:rPr>
          <w:sz w:val="16"/>
          <w:szCs w:val="16"/>
        </w:rPr>
      </w:pPr>
      <w:r>
        <w:rPr>
          <w:rStyle w:val="CommentReference"/>
        </w:rPr>
        <w:annotationRef/>
      </w:r>
      <w:r>
        <w:rPr>
          <w:rStyle w:val="CommentReference"/>
        </w:rPr>
        <w:t>Sentence doesn’t feel right</w:t>
      </w:r>
    </w:p>
  </w:comment>
  <w:comment w:id="12" w:author="Microsoft Office User" w:date="2016-10-15T17:04:00Z" w:initials="Office">
    <w:p w14:paraId="20448C1A" w14:textId="6E4A9EEC" w:rsidR="000D35D6" w:rsidRDefault="000D35D6">
      <w:pPr>
        <w:pStyle w:val="CommentText"/>
      </w:pPr>
      <w:r>
        <w:rPr>
          <w:rStyle w:val="CommentReference"/>
        </w:rPr>
        <w:annotationRef/>
      </w:r>
      <w:r>
        <w:t>I’m having a hard time following this. Not sure if you are talking about using simple single site models to fit your data, or to compare with previous studies, or both (and/or use “tetradentate” etc formulations found in the literature</w:t>
      </w:r>
    </w:p>
  </w:comment>
  <w:comment w:id="14" w:author="Microsoft Office User" w:date="2016-10-17T11:01:00Z" w:initials="Office">
    <w:p w14:paraId="30F571C6" w14:textId="274B527F" w:rsidR="000D35D6" w:rsidRDefault="000D35D6">
      <w:pPr>
        <w:pStyle w:val="CommentText"/>
      </w:pPr>
      <w:r>
        <w:rPr>
          <w:rStyle w:val="CommentReference"/>
        </w:rPr>
        <w:annotationRef/>
      </w:r>
      <w:r>
        <w:t>mention in the beginning that all isotherms fit within a linear range, hence Kd was used as a comparison</w:t>
      </w:r>
    </w:p>
  </w:comment>
  <w:comment w:id="15" w:author="Microsoft Office User" w:date="2016-10-15T17:16:00Z" w:initials="Office">
    <w:p w14:paraId="0252FB19" w14:textId="6F75025B" w:rsidR="000D35D6" w:rsidRDefault="000D35D6">
      <w:pPr>
        <w:pStyle w:val="CommentText"/>
      </w:pPr>
      <w:r>
        <w:rPr>
          <w:rStyle w:val="CommentReference"/>
        </w:rPr>
        <w:annotationRef/>
      </w:r>
      <w:r>
        <w:t>Are these SCM models, or Kd’s? Need to clarify</w:t>
      </w:r>
    </w:p>
  </w:comment>
  <w:comment w:id="17" w:author="Microsoft Office User" w:date="2016-08-30T13:03:00Z" w:initials="Office">
    <w:p w14:paraId="684768AE" w14:textId="3B72B75F" w:rsidR="000D35D6" w:rsidRDefault="000D35D6">
      <w:pPr>
        <w:pStyle w:val="CommentText"/>
      </w:pPr>
      <w:r>
        <w:rPr>
          <w:rStyle w:val="CommentReference"/>
        </w:rPr>
        <w:annotationRef/>
      </w:r>
      <w:r>
        <w:t>We’ll see if this is still true when normalized to surface area….</w:t>
      </w:r>
    </w:p>
  </w:comment>
  <w:comment w:id="16" w:author="Microsoft Office User" w:date="2016-10-15T17:32:00Z" w:initials="Office">
    <w:p w14:paraId="2409F86B" w14:textId="45E184B7" w:rsidR="000D35D6" w:rsidRDefault="000D35D6">
      <w:pPr>
        <w:pStyle w:val="CommentText"/>
      </w:pPr>
      <w:r>
        <w:rPr>
          <w:rStyle w:val="CommentReference"/>
        </w:rPr>
        <w:annotationRef/>
      </w:r>
      <w:r>
        <w:t>Normalized to SA?</w:t>
      </w:r>
    </w:p>
  </w:comment>
  <w:comment w:id="18" w:author="Michael Chen" w:date="2016-10-25T18:14:00Z" w:initials="MC">
    <w:p w14:paraId="1F8017ED" w14:textId="1D6E7443" w:rsidR="000D35D6" w:rsidRDefault="000D35D6">
      <w:pPr>
        <w:pStyle w:val="CommentText"/>
      </w:pPr>
      <w:r>
        <w:rPr>
          <w:rStyle w:val="CommentReference"/>
        </w:rPr>
        <w:annotationRef/>
      </w:r>
      <w:r>
        <w:t>Need to delve further into WHY montmorillonites have these differences</w:t>
      </w:r>
    </w:p>
  </w:comment>
  <w:comment w:id="19" w:author="Michael Chen" w:date="2016-10-25T18:13:00Z" w:initials="MC">
    <w:p w14:paraId="2E8B3DB3" w14:textId="35AF6081" w:rsidR="000D35D6" w:rsidRDefault="000D35D6">
      <w:pPr>
        <w:pStyle w:val="CommentText"/>
      </w:pPr>
      <w:r>
        <w:rPr>
          <w:rStyle w:val="CommentReference"/>
        </w:rPr>
        <w:annotationRef/>
      </w:r>
      <w:r>
        <w:t>Need to discuss WHY the differences</w:t>
      </w:r>
    </w:p>
  </w:comment>
  <w:comment w:id="20" w:author="Microsoft Office User" w:date="2016-10-17T11:04:00Z" w:initials="Office">
    <w:p w14:paraId="44B1FE16" w14:textId="4F054CCB" w:rsidR="000D35D6" w:rsidRDefault="000D35D6">
      <w:pPr>
        <w:pStyle w:val="CommentText"/>
      </w:pPr>
      <w:r>
        <w:rPr>
          <w:rStyle w:val="CommentReference"/>
        </w:rPr>
        <w:annotationRef/>
      </w:r>
      <w:r>
        <w:t>List the parameters you used to fit the data</w:t>
      </w:r>
    </w:p>
  </w:comment>
  <w:comment w:id="21" w:author="Microsoft Office User" w:date="2016-10-17T11:08:00Z" w:initials="Office">
    <w:p w14:paraId="49FCD730" w14:textId="18D385DA" w:rsidR="000D35D6" w:rsidRDefault="000D35D6">
      <w:pPr>
        <w:pStyle w:val="CommentText"/>
      </w:pPr>
      <w:r>
        <w:rPr>
          <w:rStyle w:val="CommentReference"/>
        </w:rPr>
        <w:annotationRef/>
      </w:r>
      <w:r>
        <w:t>how were they improved? Visually? Statistically?</w:t>
      </w:r>
    </w:p>
  </w:comment>
  <w:comment w:id="22" w:author="Michael Chen" w:date="2016-10-26T11:46:00Z" w:initials="MC">
    <w:p w14:paraId="1A6E1A8A" w14:textId="040467D4" w:rsidR="000D35D6" w:rsidRDefault="000D35D6">
      <w:pPr>
        <w:pStyle w:val="CommentText"/>
      </w:pPr>
      <w:r>
        <w:rPr>
          <w:rStyle w:val="CommentReference"/>
        </w:rPr>
        <w:annotationRef/>
      </w:r>
      <w:r>
        <w:t>Is this inner layer exchange, or outer layer exchange?</w:t>
      </w:r>
    </w:p>
  </w:comment>
  <w:comment w:id="23" w:author="Microsoft Office User" w:date="2016-10-17T11:44:00Z" w:initials="Office">
    <w:p w14:paraId="6013DC07" w14:textId="44A90D46" w:rsidR="000D35D6" w:rsidRDefault="000D35D6">
      <w:pPr>
        <w:pStyle w:val="CommentText"/>
      </w:pPr>
      <w:r>
        <w:rPr>
          <w:rStyle w:val="CommentReference"/>
        </w:rPr>
        <w:annotationRef/>
      </w:r>
      <w:r>
        <w:t>Where? Within the inner-layer, or on exterior/edge sites?</w:t>
      </w:r>
    </w:p>
  </w:comment>
  <w:comment w:id="24" w:author="Microsoft Office User" w:date="2016-10-17T13:13:00Z" w:initials="Office">
    <w:p w14:paraId="25469A9A" w14:textId="6040F78E" w:rsidR="000D35D6" w:rsidRDefault="000D35D6">
      <w:pPr>
        <w:pStyle w:val="CommentText"/>
      </w:pPr>
      <w:r>
        <w:rPr>
          <w:rStyle w:val="CommentReference"/>
        </w:rPr>
        <w:annotationRef/>
      </w:r>
      <w:r>
        <w:t>I’m not sure how this statement fits in with your description above, where you state only weak sites are used in the surface complexation modeling (assuming you’re talking about the modeling you’ve performed, not another study. Is this true?)</w:t>
      </w:r>
    </w:p>
    <w:p w14:paraId="72DE9682" w14:textId="77777777" w:rsidR="000D35D6" w:rsidRDefault="000D35D6">
      <w:pPr>
        <w:pStyle w:val="CommentText"/>
      </w:pPr>
    </w:p>
  </w:comment>
  <w:comment w:id="25" w:author="Microsoft Office User" w:date="2016-10-17T13:26:00Z" w:initials="Office">
    <w:p w14:paraId="617073B1" w14:textId="03C841F3" w:rsidR="000D35D6" w:rsidRDefault="000D35D6">
      <w:pPr>
        <w:pStyle w:val="CommentText"/>
      </w:pPr>
      <w:r>
        <w:rPr>
          <w:rStyle w:val="CommentReference"/>
        </w:rPr>
        <w:annotationRef/>
      </w:r>
      <w:r>
        <w:t xml:space="preserve">Strong bond strength? Extent of sorption? </w:t>
      </w:r>
    </w:p>
  </w:comment>
  <w:comment w:id="26" w:author="Microsoft Office User" w:date="2016-10-17T13:23:00Z" w:initials="Office">
    <w:p w14:paraId="6DE7E727" w14:textId="40DF8D21" w:rsidR="000D35D6" w:rsidRDefault="000D35D6">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8" w:author="Microsoft Office User" w:date="2016-10-17T15:30:00Z" w:initials="Office">
    <w:p w14:paraId="0B28CBBD" w14:textId="499FC513" w:rsidR="000D35D6" w:rsidRDefault="000D35D6">
      <w:pPr>
        <w:pStyle w:val="CommentText"/>
      </w:pPr>
      <w:r>
        <w:rPr>
          <w:rStyle w:val="CommentReference"/>
        </w:rPr>
        <w:annotationRef/>
      </w:r>
      <w:r>
        <w:t>Update based on SA</w:t>
      </w:r>
    </w:p>
  </w:comment>
  <w:comment w:id="29" w:author="Microsoft Office User" w:date="2016-10-17T15:36:00Z" w:initials="Office">
    <w:p w14:paraId="2B823BDE" w14:textId="1D0C3452" w:rsidR="000D35D6" w:rsidRDefault="000D35D6">
      <w:pPr>
        <w:pStyle w:val="CommentText"/>
      </w:pPr>
      <w:r>
        <w:rPr>
          <w:rStyle w:val="CommentReference"/>
        </w:rPr>
        <w:annotationRef/>
      </w:r>
      <w:r>
        <w:t>Merge with the paragraph above</w:t>
      </w:r>
    </w:p>
  </w:comment>
  <w:comment w:id="27" w:author="Michael Chen" w:date="2016-10-26T14:27:00Z" w:initials="MC">
    <w:p w14:paraId="0C61493A" w14:textId="529EA839" w:rsidR="000D35D6" w:rsidRDefault="000D35D6">
      <w:pPr>
        <w:pStyle w:val="CommentText"/>
      </w:pPr>
      <w:r>
        <w:rPr>
          <w:rStyle w:val="CommentReference"/>
        </w:rPr>
        <w:annotationRef/>
      </w:r>
      <w:r>
        <w:t>May need to revisit this if new pyrite/mont comes out of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450E2D7B" w15:done="1"/>
  <w15:commentEx w15:paraId="4423D108" w15:done="0"/>
  <w15:commentEx w15:paraId="20448C1A" w15:done="1"/>
  <w15:commentEx w15:paraId="30F571C6" w15:done="1"/>
  <w15:commentEx w15:paraId="0252FB19" w15:done="1"/>
  <w15:commentEx w15:paraId="684768AE" w15:done="1"/>
  <w15:commentEx w15:paraId="2409F86B" w15:done="1"/>
  <w15:commentEx w15:paraId="1F8017ED" w15:done="0"/>
  <w15:commentEx w15:paraId="2E8B3DB3" w15:done="0"/>
  <w15:commentEx w15:paraId="44B1FE16" w15:done="1"/>
  <w15:commentEx w15:paraId="49FCD730" w15:done="1"/>
  <w15:commentEx w15:paraId="1A6E1A8A" w15:done="0"/>
  <w15:commentEx w15:paraId="6013DC07" w15:done="1"/>
  <w15:commentEx w15:paraId="72DE9682" w15:done="1"/>
  <w15:commentEx w15:paraId="617073B1" w15:done="0"/>
  <w15:commentEx w15:paraId="6DE7E727" w15:done="0"/>
  <w15:commentEx w15:paraId="0B28CBBD" w15:done="1"/>
  <w15:commentEx w15:paraId="2B823BDE" w15:done="1"/>
  <w15:commentEx w15:paraId="0C61493A"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3F627A" w14:textId="77777777" w:rsidR="00637E3A" w:rsidRDefault="00637E3A" w:rsidP="005660E3">
      <w:pPr>
        <w:spacing w:after="0" w:line="240" w:lineRule="auto"/>
      </w:pPr>
      <w:r>
        <w:separator/>
      </w:r>
    </w:p>
  </w:endnote>
  <w:endnote w:type="continuationSeparator" w:id="0">
    <w:p w14:paraId="48DA0A96" w14:textId="77777777" w:rsidR="00637E3A" w:rsidRDefault="00637E3A"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8CF12B" w14:textId="77777777" w:rsidR="00637E3A" w:rsidRDefault="00637E3A" w:rsidP="005660E3">
      <w:pPr>
        <w:spacing w:after="0" w:line="240" w:lineRule="auto"/>
      </w:pPr>
      <w:r>
        <w:separator/>
      </w:r>
    </w:p>
  </w:footnote>
  <w:footnote w:type="continuationSeparator" w:id="0">
    <w:p w14:paraId="473751BE" w14:textId="77777777" w:rsidR="00637E3A" w:rsidRDefault="00637E3A"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0D35D6" w:rsidRDefault="000D35D6">
        <w:pPr>
          <w:pStyle w:val="Header"/>
          <w:jc w:val="right"/>
        </w:pPr>
        <w:r>
          <w:fldChar w:fldCharType="begin"/>
        </w:r>
        <w:r>
          <w:instrText xml:space="preserve"> PAGE   \* MERGEFORMAT </w:instrText>
        </w:r>
        <w:r>
          <w:fldChar w:fldCharType="separate"/>
        </w:r>
        <w:r w:rsidR="00826DC6">
          <w:rPr>
            <w:noProof/>
          </w:rPr>
          <w:t>3</w:t>
        </w:r>
        <w:r>
          <w:rPr>
            <w:noProof/>
          </w:rPr>
          <w:fldChar w:fldCharType="end"/>
        </w:r>
      </w:p>
    </w:sdtContent>
  </w:sdt>
  <w:p w14:paraId="4D6AB4DB" w14:textId="77777777" w:rsidR="000D35D6" w:rsidRDefault="000D35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0B78"/>
    <w:rsid w:val="00075375"/>
    <w:rsid w:val="00076876"/>
    <w:rsid w:val="00077C13"/>
    <w:rsid w:val="0008313B"/>
    <w:rsid w:val="00083ACE"/>
    <w:rsid w:val="000850CC"/>
    <w:rsid w:val="00085640"/>
    <w:rsid w:val="00085D34"/>
    <w:rsid w:val="00090247"/>
    <w:rsid w:val="000919A0"/>
    <w:rsid w:val="0009437C"/>
    <w:rsid w:val="000A2270"/>
    <w:rsid w:val="000A2B77"/>
    <w:rsid w:val="000A4450"/>
    <w:rsid w:val="000A5AFB"/>
    <w:rsid w:val="000B3200"/>
    <w:rsid w:val="000C04AF"/>
    <w:rsid w:val="000C0A01"/>
    <w:rsid w:val="000C0FAE"/>
    <w:rsid w:val="000C1285"/>
    <w:rsid w:val="000C1AE4"/>
    <w:rsid w:val="000C5422"/>
    <w:rsid w:val="000C55A4"/>
    <w:rsid w:val="000C5BCD"/>
    <w:rsid w:val="000D021D"/>
    <w:rsid w:val="000D1E9C"/>
    <w:rsid w:val="000D35D6"/>
    <w:rsid w:val="000D3DBF"/>
    <w:rsid w:val="000F087B"/>
    <w:rsid w:val="000F3169"/>
    <w:rsid w:val="000F650E"/>
    <w:rsid w:val="000F6993"/>
    <w:rsid w:val="000F6A61"/>
    <w:rsid w:val="000F7D14"/>
    <w:rsid w:val="001010CB"/>
    <w:rsid w:val="00101BF9"/>
    <w:rsid w:val="001029A8"/>
    <w:rsid w:val="00102CC0"/>
    <w:rsid w:val="001034D2"/>
    <w:rsid w:val="00107A69"/>
    <w:rsid w:val="00112FD5"/>
    <w:rsid w:val="00115199"/>
    <w:rsid w:val="0012510C"/>
    <w:rsid w:val="00133304"/>
    <w:rsid w:val="00140621"/>
    <w:rsid w:val="001426B8"/>
    <w:rsid w:val="00144F98"/>
    <w:rsid w:val="00145207"/>
    <w:rsid w:val="00152B83"/>
    <w:rsid w:val="00154524"/>
    <w:rsid w:val="00154DE2"/>
    <w:rsid w:val="00156C45"/>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279F"/>
    <w:rsid w:val="001938A7"/>
    <w:rsid w:val="00193C8D"/>
    <w:rsid w:val="00197AA8"/>
    <w:rsid w:val="001A2FF4"/>
    <w:rsid w:val="001A3DBD"/>
    <w:rsid w:val="001A6E23"/>
    <w:rsid w:val="001B1D11"/>
    <w:rsid w:val="001B2617"/>
    <w:rsid w:val="001B3509"/>
    <w:rsid w:val="001B5861"/>
    <w:rsid w:val="001B5968"/>
    <w:rsid w:val="001B752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420D"/>
    <w:rsid w:val="002275A7"/>
    <w:rsid w:val="00233D51"/>
    <w:rsid w:val="0024027E"/>
    <w:rsid w:val="00240616"/>
    <w:rsid w:val="00243BF9"/>
    <w:rsid w:val="00244302"/>
    <w:rsid w:val="0024521D"/>
    <w:rsid w:val="0024634D"/>
    <w:rsid w:val="00247D06"/>
    <w:rsid w:val="002529B1"/>
    <w:rsid w:val="0025421E"/>
    <w:rsid w:val="00262135"/>
    <w:rsid w:val="002637ED"/>
    <w:rsid w:val="0026589E"/>
    <w:rsid w:val="00267686"/>
    <w:rsid w:val="002701AC"/>
    <w:rsid w:val="00270DA5"/>
    <w:rsid w:val="00277470"/>
    <w:rsid w:val="00281B03"/>
    <w:rsid w:val="00290D3B"/>
    <w:rsid w:val="00291774"/>
    <w:rsid w:val="002A0292"/>
    <w:rsid w:val="002B0979"/>
    <w:rsid w:val="002B0A74"/>
    <w:rsid w:val="002B2259"/>
    <w:rsid w:val="002B323A"/>
    <w:rsid w:val="002B338A"/>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3057"/>
    <w:rsid w:val="00324B19"/>
    <w:rsid w:val="00326D2E"/>
    <w:rsid w:val="00330973"/>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204"/>
    <w:rsid w:val="003856AC"/>
    <w:rsid w:val="00392323"/>
    <w:rsid w:val="00394CF2"/>
    <w:rsid w:val="003951DE"/>
    <w:rsid w:val="00395FFD"/>
    <w:rsid w:val="003A0085"/>
    <w:rsid w:val="003A3B64"/>
    <w:rsid w:val="003A72DC"/>
    <w:rsid w:val="003A7A76"/>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55CF"/>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32CED"/>
    <w:rsid w:val="00533362"/>
    <w:rsid w:val="00536AFF"/>
    <w:rsid w:val="005400FA"/>
    <w:rsid w:val="005416A6"/>
    <w:rsid w:val="00543FCE"/>
    <w:rsid w:val="00545060"/>
    <w:rsid w:val="00546607"/>
    <w:rsid w:val="00551C0C"/>
    <w:rsid w:val="0056233A"/>
    <w:rsid w:val="005637A4"/>
    <w:rsid w:val="0056396A"/>
    <w:rsid w:val="00563D7C"/>
    <w:rsid w:val="00564049"/>
    <w:rsid w:val="005660E3"/>
    <w:rsid w:val="00566609"/>
    <w:rsid w:val="00567F2A"/>
    <w:rsid w:val="00570A6F"/>
    <w:rsid w:val="0057203B"/>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B3EA5"/>
    <w:rsid w:val="006B4EBE"/>
    <w:rsid w:val="006B55C3"/>
    <w:rsid w:val="006B58C5"/>
    <w:rsid w:val="006B7DCE"/>
    <w:rsid w:val="006C34B0"/>
    <w:rsid w:val="006C700C"/>
    <w:rsid w:val="006D16E0"/>
    <w:rsid w:val="006D1C55"/>
    <w:rsid w:val="006E06BE"/>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59E8"/>
    <w:rsid w:val="00767A3D"/>
    <w:rsid w:val="007702C6"/>
    <w:rsid w:val="00770C2A"/>
    <w:rsid w:val="00777680"/>
    <w:rsid w:val="007835E3"/>
    <w:rsid w:val="0078375C"/>
    <w:rsid w:val="00783CAA"/>
    <w:rsid w:val="00791ACF"/>
    <w:rsid w:val="007934FD"/>
    <w:rsid w:val="0079375A"/>
    <w:rsid w:val="00797662"/>
    <w:rsid w:val="007A01B7"/>
    <w:rsid w:val="007A37D8"/>
    <w:rsid w:val="007A67E5"/>
    <w:rsid w:val="007B17F0"/>
    <w:rsid w:val="007B346B"/>
    <w:rsid w:val="007B3C17"/>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7754"/>
    <w:rsid w:val="00826DC6"/>
    <w:rsid w:val="00830020"/>
    <w:rsid w:val="00831BFB"/>
    <w:rsid w:val="00832676"/>
    <w:rsid w:val="00832AAA"/>
    <w:rsid w:val="00832FDC"/>
    <w:rsid w:val="0083548F"/>
    <w:rsid w:val="0083677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960"/>
    <w:rsid w:val="008843B0"/>
    <w:rsid w:val="00884B75"/>
    <w:rsid w:val="008869D0"/>
    <w:rsid w:val="00887CB1"/>
    <w:rsid w:val="008976EC"/>
    <w:rsid w:val="00897D52"/>
    <w:rsid w:val="008A0962"/>
    <w:rsid w:val="008A0D3D"/>
    <w:rsid w:val="008A2FC3"/>
    <w:rsid w:val="008A386E"/>
    <w:rsid w:val="008A74DB"/>
    <w:rsid w:val="008A7689"/>
    <w:rsid w:val="008B0456"/>
    <w:rsid w:val="008B2730"/>
    <w:rsid w:val="008B294E"/>
    <w:rsid w:val="008B2A28"/>
    <w:rsid w:val="008B7A5C"/>
    <w:rsid w:val="008C060D"/>
    <w:rsid w:val="008C17F9"/>
    <w:rsid w:val="008C44D7"/>
    <w:rsid w:val="008D3AFB"/>
    <w:rsid w:val="008D5E6F"/>
    <w:rsid w:val="008E2DFE"/>
    <w:rsid w:val="008E7F35"/>
    <w:rsid w:val="008F1045"/>
    <w:rsid w:val="008F2F9A"/>
    <w:rsid w:val="008F5580"/>
    <w:rsid w:val="008F66F1"/>
    <w:rsid w:val="008F7C4D"/>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4BA2"/>
    <w:rsid w:val="00954DB4"/>
    <w:rsid w:val="00960229"/>
    <w:rsid w:val="00971101"/>
    <w:rsid w:val="009752E8"/>
    <w:rsid w:val="00980406"/>
    <w:rsid w:val="00980558"/>
    <w:rsid w:val="0098357D"/>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5532E"/>
    <w:rsid w:val="00A567D9"/>
    <w:rsid w:val="00A57C4F"/>
    <w:rsid w:val="00A57FB6"/>
    <w:rsid w:val="00A64D4A"/>
    <w:rsid w:val="00A71CF2"/>
    <w:rsid w:val="00A73907"/>
    <w:rsid w:val="00A77D01"/>
    <w:rsid w:val="00A8378A"/>
    <w:rsid w:val="00A84639"/>
    <w:rsid w:val="00A90862"/>
    <w:rsid w:val="00A90F91"/>
    <w:rsid w:val="00A924BC"/>
    <w:rsid w:val="00A94F9E"/>
    <w:rsid w:val="00AA4247"/>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4CF7"/>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E6D79"/>
    <w:rsid w:val="00BF0344"/>
    <w:rsid w:val="00BF1FB1"/>
    <w:rsid w:val="00BF4170"/>
    <w:rsid w:val="00BF4AE3"/>
    <w:rsid w:val="00BF4F9D"/>
    <w:rsid w:val="00C00ABE"/>
    <w:rsid w:val="00C03C8C"/>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702BC"/>
    <w:rsid w:val="00C71ED0"/>
    <w:rsid w:val="00C72759"/>
    <w:rsid w:val="00C735BD"/>
    <w:rsid w:val="00C73B01"/>
    <w:rsid w:val="00C75F08"/>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5B2"/>
    <w:rsid w:val="00D10B46"/>
    <w:rsid w:val="00D11505"/>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66F1"/>
    <w:rsid w:val="00D576C3"/>
    <w:rsid w:val="00D60248"/>
    <w:rsid w:val="00D60ABF"/>
    <w:rsid w:val="00D60F6C"/>
    <w:rsid w:val="00D61E31"/>
    <w:rsid w:val="00D622FD"/>
    <w:rsid w:val="00D62399"/>
    <w:rsid w:val="00D63DB8"/>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398E"/>
    <w:rsid w:val="00DA5D18"/>
    <w:rsid w:val="00DB2A45"/>
    <w:rsid w:val="00DB5BA3"/>
    <w:rsid w:val="00DB6383"/>
    <w:rsid w:val="00DC4D83"/>
    <w:rsid w:val="00DC679F"/>
    <w:rsid w:val="00DC781E"/>
    <w:rsid w:val="00DC7B2B"/>
    <w:rsid w:val="00DD19DF"/>
    <w:rsid w:val="00DD453A"/>
    <w:rsid w:val="00DD4636"/>
    <w:rsid w:val="00DD73D3"/>
    <w:rsid w:val="00DE0174"/>
    <w:rsid w:val="00DE31A9"/>
    <w:rsid w:val="00DE4BC8"/>
    <w:rsid w:val="00DE72DF"/>
    <w:rsid w:val="00DF2206"/>
    <w:rsid w:val="00DF3928"/>
    <w:rsid w:val="00DF4490"/>
    <w:rsid w:val="00DF5ACA"/>
    <w:rsid w:val="00DF7F3E"/>
    <w:rsid w:val="00E017D3"/>
    <w:rsid w:val="00E14811"/>
    <w:rsid w:val="00E1711C"/>
    <w:rsid w:val="00E171E3"/>
    <w:rsid w:val="00E17906"/>
    <w:rsid w:val="00E21229"/>
    <w:rsid w:val="00E22EDD"/>
    <w:rsid w:val="00E23CF6"/>
    <w:rsid w:val="00E26EE8"/>
    <w:rsid w:val="00E3333D"/>
    <w:rsid w:val="00E3344E"/>
    <w:rsid w:val="00E35B25"/>
    <w:rsid w:val="00E35EEC"/>
    <w:rsid w:val="00E36F03"/>
    <w:rsid w:val="00E37D03"/>
    <w:rsid w:val="00E416EA"/>
    <w:rsid w:val="00E43548"/>
    <w:rsid w:val="00E44B72"/>
    <w:rsid w:val="00E501C7"/>
    <w:rsid w:val="00E5137A"/>
    <w:rsid w:val="00E530C7"/>
    <w:rsid w:val="00E5347D"/>
    <w:rsid w:val="00E53C0E"/>
    <w:rsid w:val="00E60645"/>
    <w:rsid w:val="00E65D02"/>
    <w:rsid w:val="00E66BFC"/>
    <w:rsid w:val="00E71196"/>
    <w:rsid w:val="00E724BE"/>
    <w:rsid w:val="00E744F7"/>
    <w:rsid w:val="00E748D5"/>
    <w:rsid w:val="00E761CE"/>
    <w:rsid w:val="00E8100A"/>
    <w:rsid w:val="00E81075"/>
    <w:rsid w:val="00E81727"/>
    <w:rsid w:val="00E81E28"/>
    <w:rsid w:val="00E92D4A"/>
    <w:rsid w:val="00E92E6E"/>
    <w:rsid w:val="00E96448"/>
    <w:rsid w:val="00EA5990"/>
    <w:rsid w:val="00EA6A04"/>
    <w:rsid w:val="00EB185E"/>
    <w:rsid w:val="00EB46DC"/>
    <w:rsid w:val="00EC064A"/>
    <w:rsid w:val="00EC072D"/>
    <w:rsid w:val="00EC0ACD"/>
    <w:rsid w:val="00EC2F07"/>
    <w:rsid w:val="00EC38A6"/>
    <w:rsid w:val="00EC6622"/>
    <w:rsid w:val="00EC6FB3"/>
    <w:rsid w:val="00ED22EF"/>
    <w:rsid w:val="00ED2BF3"/>
    <w:rsid w:val="00ED4078"/>
    <w:rsid w:val="00ED6F41"/>
    <w:rsid w:val="00EE5226"/>
    <w:rsid w:val="00EE5C81"/>
    <w:rsid w:val="00EF05F7"/>
    <w:rsid w:val="00EF1070"/>
    <w:rsid w:val="00EF2986"/>
    <w:rsid w:val="00EF62ED"/>
    <w:rsid w:val="00F02AD5"/>
    <w:rsid w:val="00F100D0"/>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27E7"/>
    <w:rsid w:val="00F54DEB"/>
    <w:rsid w:val="00F563F7"/>
    <w:rsid w:val="00F63FA8"/>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24D8"/>
    <w:rsid w:val="00FB2D02"/>
    <w:rsid w:val="00FB4092"/>
    <w:rsid w:val="00FB5491"/>
    <w:rsid w:val="00FB575D"/>
    <w:rsid w:val="00FB5AD6"/>
    <w:rsid w:val="00FB709B"/>
    <w:rsid w:val="00FC1CBD"/>
    <w:rsid w:val="00FC24B7"/>
    <w:rsid w:val="00FC274B"/>
    <w:rsid w:val="00FC3645"/>
    <w:rsid w:val="00FC3C91"/>
    <w:rsid w:val="00FC4031"/>
    <w:rsid w:val="00FC6427"/>
    <w:rsid w:val="00FC6BEA"/>
    <w:rsid w:val="00FD154D"/>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AB7C2-EAFD-4311-B287-A6AE9A595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TotalTime>
  <Pages>1</Pages>
  <Words>45978</Words>
  <Characters>262078</Characters>
  <Application>Microsoft Office Word</Application>
  <DocSecurity>0</DocSecurity>
  <Lines>2183</Lines>
  <Paragraphs>61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07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67</cp:revision>
  <cp:lastPrinted>2016-10-31T19:04:00Z</cp:lastPrinted>
  <dcterms:created xsi:type="dcterms:W3CDTF">2016-10-21T18:25:00Z</dcterms:created>
  <dcterms:modified xsi:type="dcterms:W3CDTF">2016-10-31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